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4DE6F7E" w14:textId="7FC23729" w:rsidR="006753D1" w:rsidRPr="00146E7F" w:rsidRDefault="00146E7F">
      <w:pPr>
        <w:pStyle w:val="Para06"/>
        <w:pageBreakBefore/>
        <w:spacing w:before="240" w:after="480"/>
        <w:rPr>
          <w:rFonts w:hint="eastAsia"/>
          <w:color w:val="auto"/>
          <w:lang w:eastAsia="zh-CN"/>
        </w:rPr>
      </w:pPr>
      <w:r w:rsidRPr="00146E7F">
        <w:rPr>
          <w:rFonts w:hint="eastAsia"/>
          <w:color w:val="auto"/>
        </w:rPr>
        <w:t>心房颤动知识包</w:t>
      </w:r>
      <w:r w:rsidR="002F4AEE">
        <w:rPr>
          <w:rFonts w:ascii="宋体" w:eastAsia="宋体" w:hAnsi="宋体" w:cs="宋体" w:hint="eastAsia"/>
        </w:rPr>
        <w:fldChar w:fldCharType="begin"/>
      </w:r>
      <w:r w:rsidR="002F4AEE">
        <w:rPr>
          <w:rFonts w:ascii="宋体" w:eastAsia="宋体" w:hAnsi="宋体" w:cs="宋体" w:hint="eastAsia"/>
        </w:rPr>
        <w:instrText xml:space="preserve"> ADDIN EN.CITE &lt;EndNote&gt;&lt;Cite&gt;&lt;Author&gt;梅举主编&lt;/Author&gt;&lt;Year&gt;2021&lt;/Year&gt;&lt;RecNum&gt;2645&lt;/RecNum&gt;&lt;DisplayText&gt;&lt;style face="superscript"&gt;1&lt;/style&gt;&lt;/DisplayText&gt;&lt;record&gt;&lt;rec-number&gt;2645&lt;/rec-number&gt;&lt;foreign-keys&gt;&lt;key app="EN" db-id="pzrxpzfxmv55tbeva5dvz9e2pdwd5tv5za2r" timestamp="1737440825"&gt;2645&lt;/key&gt;&lt;/foreign-keys&gt;&lt;ref-type name="Book"&gt;6&lt;/ref-type&gt;&lt;contributors&gt;&lt;authors&gt;&lt;author&gt;&lt;style face="normal" font="default" charset="134" size="100%"&gt;梅举主编&lt;/style&gt;&lt;/author&gt;&lt;/authors&gt;&lt;/contributors&gt;&lt;titles&gt;&lt;title&gt;&lt;style face="normal" font="default" charset="134" size="100%"&gt;心房颤动百问百答&lt;/style&gt;&lt;/title&gt;&lt;/titles&gt;&lt;keywords&gt;&lt;keyword&gt;心房纤颤 -- 诊疗 -- 问题解答&lt;/keyword&gt;&lt;/keywords&gt;&lt;dates&gt;&lt;year&gt;2021&lt;/year&gt;&lt;/dates&gt;&lt;pub-location&gt;&lt;style face="normal" font="default" charset="134" size="100%"&gt;上海&lt;/style&gt;&lt;/pub-location&gt;&lt;publisher&gt;&lt;style face="normal" font="default" charset="134" size="100%"&gt;上海交通大学出版社&lt;/style&gt;&lt;/publisher&gt;&lt;isbn&gt;978-7-313-24953-1&lt;/isbn&gt;&lt;urls&gt;&lt;/urls&gt;&lt;/record&gt;&lt;/Cite&gt;&lt;/EndNote&gt;</w:instrText>
      </w:r>
      <w:r w:rsidR="002F4AEE">
        <w:rPr>
          <w:rFonts w:ascii="宋体" w:eastAsia="宋体" w:hAnsi="宋体" w:cs="宋体" w:hint="eastAsia"/>
        </w:rPr>
        <w:fldChar w:fldCharType="separate"/>
      </w:r>
      <w:r w:rsidR="002F4AEE" w:rsidRPr="002F4AEE">
        <w:rPr>
          <w:rFonts w:ascii="宋体" w:eastAsia="宋体" w:hAnsi="宋体" w:cs="宋体" w:hint="eastAsia"/>
          <w:noProof/>
          <w:vertAlign w:val="superscript"/>
        </w:rPr>
        <w:t>1</w:t>
      </w:r>
      <w:r w:rsidR="002F4AEE">
        <w:rPr>
          <w:rFonts w:ascii="宋体" w:eastAsia="宋体" w:hAnsi="宋体" w:cs="宋体" w:hint="eastAsia"/>
        </w:rPr>
        <w:fldChar w:fldCharType="end"/>
      </w:r>
    </w:p>
    <w:p w14:paraId="54DE6F82" w14:textId="080D42A4" w:rsidR="006753D1" w:rsidRPr="00035BE1" w:rsidRDefault="00035BE1">
      <w:pPr>
        <w:spacing w:before="120" w:after="120"/>
        <w:ind w:firstLineChars="0" w:firstLine="0"/>
        <w:rPr>
          <w:rFonts w:eastAsiaTheme="minorEastAsia" w:hint="eastAsia"/>
          <w:lang w:eastAsia="zh-CN"/>
        </w:rPr>
      </w:pPr>
      <w:r>
        <w:rPr>
          <w:rFonts w:ascii="宋体" w:eastAsia="宋体" w:hAnsi="宋体" w:cs="宋体" w:hint="eastAsia"/>
        </w:rPr>
        <w:t>来源：</w:t>
      </w:r>
      <w:r w:rsidR="002F4AEE" w:rsidRPr="002F4AEE">
        <w:rPr>
          <w:rFonts w:ascii="宋体" w:eastAsia="宋体" w:hAnsi="宋体" w:cs="宋体" w:hint="eastAsia"/>
          <w:noProof/>
        </w:rPr>
        <w:t>梅举主编</w:t>
      </w:r>
      <w:r w:rsidR="002F4AEE" w:rsidRPr="002F4AEE">
        <w:rPr>
          <w:noProof/>
        </w:rPr>
        <w:t xml:space="preserve">. </w:t>
      </w:r>
      <w:r w:rsidR="002F4AEE" w:rsidRPr="002F4AEE">
        <w:rPr>
          <w:rFonts w:hint="eastAsia"/>
          <w:i/>
          <w:noProof/>
        </w:rPr>
        <w:t>心房颤动百问百答</w:t>
      </w:r>
      <w:r w:rsidR="002F4AEE" w:rsidRPr="002F4AEE">
        <w:rPr>
          <w:noProof/>
        </w:rPr>
        <w:t xml:space="preserve">. </w:t>
      </w:r>
      <w:r w:rsidR="002F4AEE" w:rsidRPr="002F4AEE">
        <w:rPr>
          <w:rFonts w:ascii="宋体" w:eastAsia="宋体" w:hAnsi="宋体" w:cs="宋体" w:hint="eastAsia"/>
          <w:noProof/>
        </w:rPr>
        <w:t>上海</w:t>
      </w:r>
      <w:r w:rsidR="002F4AEE" w:rsidRPr="002F4AEE">
        <w:rPr>
          <w:noProof/>
        </w:rPr>
        <w:t xml:space="preserve">: </w:t>
      </w:r>
      <w:r w:rsidR="002F4AEE" w:rsidRPr="002F4AEE">
        <w:rPr>
          <w:rFonts w:ascii="宋体" w:eastAsia="宋体" w:hAnsi="宋体" w:cs="宋体" w:hint="eastAsia"/>
          <w:noProof/>
        </w:rPr>
        <w:t>上海交通大学出版社</w:t>
      </w:r>
      <w:r w:rsidR="002F4AEE" w:rsidRPr="002F4AEE">
        <w:rPr>
          <w:noProof/>
        </w:rPr>
        <w:t>; 2021</w:t>
      </w:r>
      <w:r w:rsidR="002F4AEE">
        <w:fldChar w:fldCharType="begin"/>
      </w:r>
      <w:r w:rsidR="002F4AEE">
        <w:instrText xml:space="preserve"> TOC \h </w:instrText>
      </w:r>
      <w:r w:rsidR="002F4AEE">
        <w:fldChar w:fldCharType="separate"/>
      </w:r>
    </w:p>
    <w:p w14:paraId="54DE6F83" w14:textId="77777777" w:rsidR="006753D1" w:rsidRDefault="002F4AEE">
      <w:pPr>
        <w:spacing w:before="120" w:after="120"/>
        <w:ind w:firstLineChars="0" w:firstLine="0"/>
      </w:pPr>
      <w:hyperlink w:anchor="Top_of_toc001_html">
        <w:r>
          <w:rPr>
            <w:color w:val="467886" w:themeColor="hyperlink"/>
            <w:u w:val="single"/>
          </w:rPr>
          <w:t>目录</w:t>
        </w:r>
      </w:hyperlink>
    </w:p>
    <w:p w14:paraId="54DE6F84" w14:textId="77777777" w:rsidR="006753D1" w:rsidRDefault="002F4AEE">
      <w:pPr>
        <w:spacing w:before="120" w:after="120"/>
        <w:ind w:firstLineChars="0" w:firstLine="0"/>
      </w:pPr>
      <w:hyperlink w:anchor="Zong__Lun">
        <w:r>
          <w:rPr>
            <w:color w:val="467886" w:themeColor="hyperlink"/>
            <w:u w:val="single"/>
          </w:rPr>
          <w:t>总　论</w:t>
        </w:r>
      </w:hyperlink>
    </w:p>
    <w:p w14:paraId="54DE6F85" w14:textId="77777777" w:rsidR="006753D1" w:rsidRDefault="002F4AEE">
      <w:pPr>
        <w:spacing w:before="120" w:after="120"/>
        <w:ind w:leftChars="200" w:left="480" w:firstLineChars="0" w:firstLine="0"/>
      </w:pPr>
      <w:hyperlink w:anchor="1_Shi_Yao_Shi_Fang_Zhan">
        <w:r>
          <w:rPr>
            <w:color w:val="467886" w:themeColor="hyperlink"/>
            <w:u w:val="single"/>
          </w:rPr>
          <w:t>1</w:t>
        </w:r>
        <w:r>
          <w:rPr>
            <w:color w:val="467886" w:themeColor="hyperlink"/>
            <w:u w:val="single"/>
          </w:rPr>
          <w:t xml:space="preserve">　什么是房</w:t>
        </w:r>
        <w:r>
          <w:rPr>
            <w:color w:val="467886" w:themeColor="hyperlink"/>
            <w:u w:val="single"/>
          </w:rPr>
          <w:t>颤</w:t>
        </w:r>
        <w:r>
          <w:rPr>
            <w:color w:val="467886" w:themeColor="hyperlink"/>
            <w:u w:val="single"/>
          </w:rPr>
          <w:t>？</w:t>
        </w:r>
      </w:hyperlink>
    </w:p>
    <w:p w14:paraId="54DE6F86" w14:textId="77777777" w:rsidR="006753D1" w:rsidRDefault="002F4AEE">
      <w:pPr>
        <w:spacing w:before="120" w:after="120"/>
        <w:ind w:leftChars="200" w:left="480" w:firstLineChars="0" w:firstLine="0"/>
      </w:pPr>
      <w:hyperlink w:anchor="2_Fang_Zhan_De_Zheng_Zhuang_Shi">
        <w:r>
          <w:rPr>
            <w:color w:val="467886" w:themeColor="hyperlink"/>
            <w:u w:val="single"/>
          </w:rPr>
          <w:t>2</w:t>
        </w:r>
        <w:r>
          <w:rPr>
            <w:color w:val="467886" w:themeColor="hyperlink"/>
            <w:u w:val="single"/>
          </w:rPr>
          <w:t xml:space="preserve">　房颤的症状是什么？</w:t>
        </w:r>
      </w:hyperlink>
    </w:p>
    <w:p w14:paraId="54DE6F87" w14:textId="77777777" w:rsidR="006753D1" w:rsidRDefault="002F4AEE">
      <w:pPr>
        <w:spacing w:before="120" w:after="120"/>
        <w:ind w:leftChars="200" w:left="480" w:firstLineChars="0" w:firstLine="0"/>
      </w:pPr>
      <w:hyperlink w:anchor="3_Fang_Zhan_You_Shi_Yao_Wei_Hai">
        <w:r>
          <w:rPr>
            <w:color w:val="467886" w:themeColor="hyperlink"/>
            <w:u w:val="single"/>
          </w:rPr>
          <w:t>3</w:t>
        </w:r>
        <w:r>
          <w:rPr>
            <w:color w:val="467886" w:themeColor="hyperlink"/>
            <w:u w:val="single"/>
          </w:rPr>
          <w:t xml:space="preserve">　房颤有什么危害？</w:t>
        </w:r>
      </w:hyperlink>
    </w:p>
    <w:p w14:paraId="54DE6F88" w14:textId="77777777" w:rsidR="006753D1" w:rsidRDefault="002F4AEE">
      <w:pPr>
        <w:spacing w:before="120" w:after="120"/>
        <w:ind w:leftChars="200" w:left="480" w:firstLineChars="0" w:firstLine="0"/>
      </w:pPr>
      <w:hyperlink w:anchor="4_Fang_Zhan_Zen_Yao_Zhen_Duan">
        <w:r>
          <w:rPr>
            <w:color w:val="467886" w:themeColor="hyperlink"/>
            <w:u w:val="single"/>
          </w:rPr>
          <w:t>4</w:t>
        </w:r>
        <w:r>
          <w:rPr>
            <w:color w:val="467886" w:themeColor="hyperlink"/>
            <w:u w:val="single"/>
          </w:rPr>
          <w:t xml:space="preserve">　房颤怎么诊断？</w:t>
        </w:r>
      </w:hyperlink>
    </w:p>
    <w:p w14:paraId="54DE6F89" w14:textId="77777777" w:rsidR="006753D1" w:rsidRDefault="002F4AEE">
      <w:pPr>
        <w:spacing w:before="120" w:after="120"/>
        <w:ind w:leftChars="200" w:left="480" w:firstLineChars="0" w:firstLine="0"/>
      </w:pPr>
      <w:hyperlink w:anchor="5_Fang_Zhan_De_Wei_Xian_Yin_Su_Y">
        <w:r>
          <w:rPr>
            <w:color w:val="467886" w:themeColor="hyperlink"/>
            <w:u w:val="single"/>
          </w:rPr>
          <w:t>5</w:t>
        </w:r>
        <w:r>
          <w:rPr>
            <w:color w:val="467886" w:themeColor="hyperlink"/>
            <w:u w:val="single"/>
          </w:rPr>
          <w:t xml:space="preserve">　房颤的危险因素有哪些？</w:t>
        </w:r>
      </w:hyperlink>
    </w:p>
    <w:p w14:paraId="54DE6F8A" w14:textId="77777777" w:rsidR="006753D1" w:rsidRDefault="002F4AEE">
      <w:pPr>
        <w:spacing w:before="120" w:after="120"/>
        <w:ind w:leftChars="200" w:left="480" w:firstLineChars="0" w:firstLine="0"/>
      </w:pPr>
      <w:hyperlink w:anchor="6_Fang_Zhan_De_Fen_Lei_You_Na_Xi">
        <w:r>
          <w:rPr>
            <w:color w:val="467886" w:themeColor="hyperlink"/>
            <w:u w:val="single"/>
          </w:rPr>
          <w:t>6</w:t>
        </w:r>
        <w:r>
          <w:rPr>
            <w:color w:val="467886" w:themeColor="hyperlink"/>
            <w:u w:val="single"/>
          </w:rPr>
          <w:t xml:space="preserve">　房颤的分类有哪些？</w:t>
        </w:r>
      </w:hyperlink>
    </w:p>
    <w:p w14:paraId="54DE6F8B" w14:textId="77777777" w:rsidR="006753D1" w:rsidRDefault="002F4AEE">
      <w:pPr>
        <w:spacing w:before="120" w:after="120"/>
        <w:ind w:leftChars="200" w:left="480" w:firstLineChars="0" w:firstLine="0"/>
      </w:pPr>
      <w:hyperlink w:anchor="7_Fang_Zhan_De_Zhu_Yao_Fa_Bing_J">
        <w:r>
          <w:rPr>
            <w:color w:val="467886" w:themeColor="hyperlink"/>
            <w:u w:val="single"/>
          </w:rPr>
          <w:t>7</w:t>
        </w:r>
        <w:r>
          <w:rPr>
            <w:color w:val="467886" w:themeColor="hyperlink"/>
            <w:u w:val="single"/>
          </w:rPr>
          <w:t xml:space="preserve">　房颤的主要发病机制有哪些？</w:t>
        </w:r>
      </w:hyperlink>
    </w:p>
    <w:p w14:paraId="54DE6F8C" w14:textId="77777777" w:rsidR="006753D1" w:rsidRDefault="002F4AEE">
      <w:pPr>
        <w:spacing w:before="120" w:after="120"/>
        <w:ind w:leftChars="200" w:left="480" w:firstLineChars="0" w:firstLine="0"/>
      </w:pPr>
      <w:hyperlink w:anchor="8_Zuo_Xin_Fang_Zai_Fang_Zhan_Fa">
        <w:r>
          <w:rPr>
            <w:color w:val="467886" w:themeColor="hyperlink"/>
            <w:u w:val="single"/>
          </w:rPr>
          <w:t>8</w:t>
        </w:r>
        <w:r>
          <w:rPr>
            <w:color w:val="467886" w:themeColor="hyperlink"/>
            <w:u w:val="single"/>
          </w:rPr>
          <w:t xml:space="preserve">　左心房在房颤发病过程中的作用有哪些？</w:t>
        </w:r>
      </w:hyperlink>
    </w:p>
    <w:p w14:paraId="54DE6F8D" w14:textId="77777777" w:rsidR="006753D1" w:rsidRDefault="002F4AEE">
      <w:pPr>
        <w:spacing w:before="120" w:after="120"/>
        <w:ind w:leftChars="200" w:left="480" w:firstLineChars="0" w:firstLine="0"/>
      </w:pPr>
      <w:hyperlink w:anchor="9_Fang_Zhan_De_Zhi_Liao_Mu_De_Sh">
        <w:r>
          <w:rPr>
            <w:color w:val="467886" w:themeColor="hyperlink"/>
            <w:u w:val="single"/>
          </w:rPr>
          <w:t>9</w:t>
        </w:r>
        <w:r>
          <w:rPr>
            <w:color w:val="467886" w:themeColor="hyperlink"/>
            <w:u w:val="single"/>
          </w:rPr>
          <w:t xml:space="preserve">　房颤的治疗目的是什么？</w:t>
        </w:r>
      </w:hyperlink>
    </w:p>
    <w:p w14:paraId="54DE6F8E" w14:textId="77777777" w:rsidR="006753D1" w:rsidRDefault="002F4AEE">
      <w:pPr>
        <w:spacing w:before="120" w:after="120"/>
        <w:ind w:firstLineChars="0" w:firstLine="0"/>
      </w:pPr>
      <w:hyperlink w:anchor="Fang_Zhan_De_Wei_Xian_Yin_Su">
        <w:r>
          <w:rPr>
            <w:color w:val="467886" w:themeColor="hyperlink"/>
            <w:u w:val="single"/>
          </w:rPr>
          <w:t>房颤的危险因素</w:t>
        </w:r>
      </w:hyperlink>
    </w:p>
    <w:p w14:paraId="54DE6F8F" w14:textId="77777777" w:rsidR="006753D1" w:rsidRDefault="002F4AEE">
      <w:pPr>
        <w:spacing w:before="120" w:after="120"/>
        <w:ind w:leftChars="200" w:left="480" w:firstLineChars="0" w:firstLine="0"/>
      </w:pPr>
      <w:hyperlink w:anchor="10_Xi_Yan_Hui_Dao_Zhi_Fang_Zhan">
        <w:r>
          <w:rPr>
            <w:color w:val="467886" w:themeColor="hyperlink"/>
            <w:u w:val="single"/>
          </w:rPr>
          <w:t>10</w:t>
        </w:r>
        <w:r>
          <w:rPr>
            <w:color w:val="467886" w:themeColor="hyperlink"/>
            <w:u w:val="single"/>
          </w:rPr>
          <w:t xml:space="preserve">　吸烟会导致房颤吗？</w:t>
        </w:r>
      </w:hyperlink>
    </w:p>
    <w:p w14:paraId="54DE6F90" w14:textId="77777777" w:rsidR="006753D1" w:rsidRDefault="002F4AEE">
      <w:pPr>
        <w:spacing w:before="120" w:after="120"/>
        <w:ind w:leftChars="200" w:left="480" w:firstLineChars="0" w:firstLine="0"/>
      </w:pPr>
      <w:hyperlink w:anchor="11_Yin_Jiu_Hui_Jia_Zhong_Fang_Zh">
        <w:r>
          <w:rPr>
            <w:color w:val="467886" w:themeColor="hyperlink"/>
            <w:u w:val="single"/>
          </w:rPr>
          <w:t>11</w:t>
        </w:r>
        <w:r>
          <w:rPr>
            <w:color w:val="467886" w:themeColor="hyperlink"/>
            <w:u w:val="single"/>
          </w:rPr>
          <w:t xml:space="preserve">　饮酒会加重房颤吗？</w:t>
        </w:r>
      </w:hyperlink>
    </w:p>
    <w:p w14:paraId="54DE6F91" w14:textId="77777777" w:rsidR="006753D1" w:rsidRDefault="002F4AEE">
      <w:pPr>
        <w:spacing w:before="120" w:after="120"/>
        <w:ind w:leftChars="200" w:left="480" w:firstLineChars="0" w:firstLine="0"/>
      </w:pPr>
      <w:hyperlink w:anchor="12_Fang_Zhan_Yu_Gao_Xie_Ya_You_G">
        <w:r>
          <w:rPr>
            <w:color w:val="467886" w:themeColor="hyperlink"/>
            <w:u w:val="single"/>
          </w:rPr>
          <w:t>12</w:t>
        </w:r>
        <w:r>
          <w:rPr>
            <w:color w:val="467886" w:themeColor="hyperlink"/>
            <w:u w:val="single"/>
          </w:rPr>
          <w:t xml:space="preserve">　房颤与高血压有关系吗？</w:t>
        </w:r>
      </w:hyperlink>
    </w:p>
    <w:p w14:paraId="54DE6F92" w14:textId="77777777" w:rsidR="006753D1" w:rsidRDefault="002F4AEE">
      <w:pPr>
        <w:spacing w:before="120" w:after="120"/>
        <w:ind w:leftChars="200" w:left="480" w:firstLineChars="0" w:firstLine="0"/>
      </w:pPr>
      <w:hyperlink w:anchor="13_Fang_Zhan_Yu_Tang_Niao_Bing_Y">
        <w:r>
          <w:rPr>
            <w:color w:val="467886" w:themeColor="hyperlink"/>
            <w:u w:val="single"/>
          </w:rPr>
          <w:t>13</w:t>
        </w:r>
        <w:r>
          <w:rPr>
            <w:color w:val="467886" w:themeColor="hyperlink"/>
            <w:u w:val="single"/>
          </w:rPr>
          <w:t xml:space="preserve">　房颤与糖尿病有关系吗？</w:t>
        </w:r>
      </w:hyperlink>
    </w:p>
    <w:p w14:paraId="54DE6F93" w14:textId="77777777" w:rsidR="006753D1" w:rsidRDefault="002F4AEE">
      <w:pPr>
        <w:spacing w:before="120" w:after="120"/>
        <w:ind w:leftChars="200" w:left="480" w:firstLineChars="0" w:firstLine="0"/>
      </w:pPr>
      <w:hyperlink w:anchor="14_Fang_Zhan_Yu_Fei_Pang_You_Gua">
        <w:r>
          <w:rPr>
            <w:color w:val="467886" w:themeColor="hyperlink"/>
            <w:u w:val="single"/>
          </w:rPr>
          <w:t>14</w:t>
        </w:r>
        <w:r>
          <w:rPr>
            <w:color w:val="467886" w:themeColor="hyperlink"/>
            <w:u w:val="single"/>
          </w:rPr>
          <w:t xml:space="preserve">　房颤与肥胖有关系吗？</w:t>
        </w:r>
      </w:hyperlink>
    </w:p>
    <w:p w14:paraId="54DE6F94" w14:textId="77777777" w:rsidR="006753D1" w:rsidRDefault="002F4AEE">
      <w:pPr>
        <w:spacing w:before="120" w:after="120"/>
        <w:ind w:leftChars="200" w:left="480" w:firstLineChars="0" w:firstLine="0"/>
      </w:pPr>
      <w:hyperlink w:anchor="15_Fang_Zhan_Yu_Da_Hu_Lu_You_Gua">
        <w:r>
          <w:rPr>
            <w:color w:val="467886" w:themeColor="hyperlink"/>
            <w:u w:val="single"/>
          </w:rPr>
          <w:t>15</w:t>
        </w:r>
        <w:r>
          <w:rPr>
            <w:color w:val="467886" w:themeColor="hyperlink"/>
            <w:u w:val="single"/>
          </w:rPr>
          <w:t xml:space="preserve">　房颤与打呼噜有关系吗？</w:t>
        </w:r>
      </w:hyperlink>
    </w:p>
    <w:p w14:paraId="54DE6F95" w14:textId="77777777" w:rsidR="006753D1" w:rsidRDefault="002F4AEE">
      <w:pPr>
        <w:spacing w:before="120" w:after="120"/>
        <w:ind w:leftChars="200" w:left="480" w:firstLineChars="0" w:firstLine="0"/>
      </w:pPr>
      <w:hyperlink w:anchor="16_Shui_Mian_Zhi_Liang_Cha_Hui_Y">
        <w:r>
          <w:rPr>
            <w:color w:val="467886" w:themeColor="hyperlink"/>
            <w:u w:val="single"/>
          </w:rPr>
          <w:t>16</w:t>
        </w:r>
        <w:r>
          <w:rPr>
            <w:color w:val="467886" w:themeColor="hyperlink"/>
            <w:u w:val="single"/>
          </w:rPr>
          <w:t xml:space="preserve">　睡眠质量差会引发房颤吗？</w:t>
        </w:r>
      </w:hyperlink>
    </w:p>
    <w:p w14:paraId="54DE6F96" w14:textId="77777777" w:rsidR="006753D1" w:rsidRDefault="002F4AEE">
      <w:pPr>
        <w:spacing w:before="120" w:after="120"/>
        <w:ind w:leftChars="200" w:left="480" w:firstLineChars="0" w:firstLine="0"/>
      </w:pPr>
      <w:hyperlink w:anchor="17_He_Cha_He_Ka_Fei_Hui_You_Fa_F">
        <w:r>
          <w:rPr>
            <w:color w:val="467886" w:themeColor="hyperlink"/>
            <w:u w:val="single"/>
          </w:rPr>
          <w:t>17</w:t>
        </w:r>
        <w:r>
          <w:rPr>
            <w:color w:val="467886" w:themeColor="hyperlink"/>
            <w:u w:val="single"/>
          </w:rPr>
          <w:t xml:space="preserve">　喝茶和咖啡会诱发房颤吗？</w:t>
        </w:r>
      </w:hyperlink>
    </w:p>
    <w:p w14:paraId="54DE6F97" w14:textId="77777777" w:rsidR="006753D1" w:rsidRDefault="002F4AEE">
      <w:pPr>
        <w:spacing w:before="120" w:after="120"/>
        <w:ind w:leftChars="200" w:left="480" w:firstLineChars="0" w:firstLine="0"/>
      </w:pPr>
      <w:hyperlink w:anchor="18_Jiao_Lu_Hui_Jia_Zhong_Fang_Zh">
        <w:r>
          <w:rPr>
            <w:color w:val="467886" w:themeColor="hyperlink"/>
            <w:u w:val="single"/>
          </w:rPr>
          <w:t>18</w:t>
        </w:r>
        <w:r>
          <w:rPr>
            <w:color w:val="467886" w:themeColor="hyperlink"/>
            <w:u w:val="single"/>
          </w:rPr>
          <w:t xml:space="preserve">　焦虑会加重房颤吗？</w:t>
        </w:r>
      </w:hyperlink>
    </w:p>
    <w:p w14:paraId="54DE6F98" w14:textId="77777777" w:rsidR="006753D1" w:rsidRDefault="002F4AEE">
      <w:pPr>
        <w:spacing w:before="120" w:after="120"/>
        <w:ind w:leftChars="200" w:left="480" w:firstLineChars="0" w:firstLine="0"/>
      </w:pPr>
      <w:hyperlink w:anchor="19_Fang_Zhan_Hui_Yi_Chuan_Ma">
        <w:r>
          <w:rPr>
            <w:color w:val="467886" w:themeColor="hyperlink"/>
            <w:u w:val="single"/>
          </w:rPr>
          <w:t>19</w:t>
        </w:r>
        <w:r>
          <w:rPr>
            <w:color w:val="467886" w:themeColor="hyperlink"/>
            <w:u w:val="single"/>
          </w:rPr>
          <w:t xml:space="preserve">　房颤会遗传吗？</w:t>
        </w:r>
      </w:hyperlink>
    </w:p>
    <w:p w14:paraId="54DE6F99" w14:textId="77777777" w:rsidR="006753D1" w:rsidRDefault="002F4AEE">
      <w:pPr>
        <w:spacing w:before="120" w:after="120"/>
        <w:ind w:leftChars="200" w:left="480" w:firstLineChars="0" w:firstLine="0"/>
      </w:pPr>
      <w:hyperlink w:anchor="20_Jia_Kang_Hui_Yin_Qi_Fang_Zhan">
        <w:r>
          <w:rPr>
            <w:color w:val="467886" w:themeColor="hyperlink"/>
            <w:u w:val="single"/>
          </w:rPr>
          <w:t>20</w:t>
        </w:r>
        <w:r>
          <w:rPr>
            <w:color w:val="467886" w:themeColor="hyperlink"/>
            <w:u w:val="single"/>
          </w:rPr>
          <w:t xml:space="preserve">　甲亢会引起房颤吗？</w:t>
        </w:r>
      </w:hyperlink>
    </w:p>
    <w:p w14:paraId="54DE6F9A" w14:textId="77777777" w:rsidR="006753D1" w:rsidRDefault="002F4AEE">
      <w:pPr>
        <w:spacing w:before="120" w:after="120"/>
        <w:ind w:leftChars="200" w:left="480" w:firstLineChars="0" w:firstLine="0"/>
      </w:pPr>
      <w:hyperlink w:anchor="21_Fang_Zhan_Yu_Fang_Xing_Zao_Bo">
        <w:r>
          <w:rPr>
            <w:color w:val="467886" w:themeColor="hyperlink"/>
            <w:u w:val="single"/>
          </w:rPr>
          <w:t>21</w:t>
        </w:r>
        <w:r>
          <w:rPr>
            <w:color w:val="467886" w:themeColor="hyperlink"/>
            <w:u w:val="single"/>
          </w:rPr>
          <w:t xml:space="preserve">　房颤与房性早搏是什么关系？</w:t>
        </w:r>
      </w:hyperlink>
    </w:p>
    <w:p w14:paraId="54DE6F9B" w14:textId="77777777" w:rsidR="006753D1" w:rsidRDefault="002F4AEE">
      <w:pPr>
        <w:spacing w:before="120" w:after="120"/>
        <w:ind w:leftChars="200" w:left="480" w:firstLineChars="0" w:firstLine="0"/>
      </w:pPr>
      <w:hyperlink w:anchor="22_Fang_Zhan_Yu_Shi_Shang_Xing_X">
        <w:r>
          <w:rPr>
            <w:color w:val="467886" w:themeColor="hyperlink"/>
            <w:u w:val="single"/>
          </w:rPr>
          <w:t>22</w:t>
        </w:r>
        <w:r>
          <w:rPr>
            <w:color w:val="467886" w:themeColor="hyperlink"/>
            <w:u w:val="single"/>
          </w:rPr>
          <w:t xml:space="preserve">　房颤与室上性心动过速是什么关系？</w:t>
        </w:r>
      </w:hyperlink>
    </w:p>
    <w:p w14:paraId="54DE6F9C" w14:textId="77777777" w:rsidR="006753D1" w:rsidRDefault="002F4AEE">
      <w:pPr>
        <w:spacing w:before="120" w:after="120"/>
        <w:ind w:firstLineChars="0" w:firstLine="0"/>
      </w:pPr>
      <w:hyperlink w:anchor="Fang_Zhan_De_Zhen_Duan">
        <w:r>
          <w:rPr>
            <w:color w:val="467886" w:themeColor="hyperlink"/>
            <w:u w:val="single"/>
          </w:rPr>
          <w:t>房颤的诊断</w:t>
        </w:r>
      </w:hyperlink>
    </w:p>
    <w:p w14:paraId="54DE6F9D" w14:textId="77777777" w:rsidR="006753D1" w:rsidRDefault="002F4AEE">
      <w:pPr>
        <w:spacing w:before="120" w:after="120"/>
        <w:ind w:leftChars="200" w:left="480" w:firstLineChars="0" w:firstLine="0"/>
      </w:pPr>
      <w:hyperlink w:anchor="23_Huai_Yi_Zi_Ji_You_Fang_Zhan">
        <w:r>
          <w:rPr>
            <w:color w:val="467886" w:themeColor="hyperlink"/>
            <w:u w:val="single"/>
          </w:rPr>
          <w:t>23</w:t>
        </w:r>
        <w:r>
          <w:rPr>
            <w:color w:val="467886" w:themeColor="hyperlink"/>
            <w:u w:val="single"/>
          </w:rPr>
          <w:t xml:space="preserve">　怀疑自己有房颤，需要做哪些检查？</w:t>
        </w:r>
      </w:hyperlink>
    </w:p>
    <w:p w14:paraId="54DE6F9E" w14:textId="77777777" w:rsidR="006753D1" w:rsidRDefault="002F4AEE">
      <w:pPr>
        <w:spacing w:before="120" w:after="120"/>
        <w:ind w:leftChars="200" w:left="480" w:firstLineChars="0" w:firstLine="0"/>
      </w:pPr>
      <w:hyperlink w:anchor="24_Dong_Tai_Xin_Dian_Tu_Zai_Fang">
        <w:r>
          <w:rPr>
            <w:color w:val="467886" w:themeColor="hyperlink"/>
            <w:u w:val="single"/>
          </w:rPr>
          <w:t>24</w:t>
        </w:r>
        <w:r>
          <w:rPr>
            <w:color w:val="467886" w:themeColor="hyperlink"/>
            <w:u w:val="single"/>
          </w:rPr>
          <w:t xml:space="preserve">　动态心电图在房颤诊断中有什么作用？</w:t>
        </w:r>
      </w:hyperlink>
    </w:p>
    <w:p w14:paraId="54DE6F9F" w14:textId="77777777" w:rsidR="006753D1" w:rsidRDefault="002F4AEE">
      <w:pPr>
        <w:spacing w:before="120" w:after="120"/>
        <w:ind w:leftChars="200" w:left="480" w:firstLineChars="0" w:firstLine="0"/>
      </w:pPr>
      <w:hyperlink w:anchor="25_Chao_Sheng_Xin_Dong_Tu_Dui_Fa">
        <w:r>
          <w:rPr>
            <w:color w:val="467886" w:themeColor="hyperlink"/>
            <w:u w:val="single"/>
          </w:rPr>
          <w:t>25</w:t>
        </w:r>
        <w:r>
          <w:rPr>
            <w:color w:val="467886" w:themeColor="hyperlink"/>
            <w:u w:val="single"/>
          </w:rPr>
          <w:t xml:space="preserve">　超声心动图对房颤诊疗的意义是什么？</w:t>
        </w:r>
      </w:hyperlink>
    </w:p>
    <w:p w14:paraId="54DE6FA0" w14:textId="77777777" w:rsidR="006753D1" w:rsidRDefault="002F4AEE">
      <w:pPr>
        <w:spacing w:before="120" w:after="120"/>
        <w:ind w:leftChars="200" w:left="480" w:firstLineChars="0" w:firstLine="0"/>
      </w:pPr>
      <w:hyperlink w:anchor="26_Fang_Zhan_Huan_Zhe_Wei_Shi_Ya">
        <w:r>
          <w:rPr>
            <w:color w:val="467886" w:themeColor="hyperlink"/>
            <w:u w:val="single"/>
          </w:rPr>
          <w:t>26</w:t>
        </w:r>
        <w:r>
          <w:rPr>
            <w:color w:val="467886" w:themeColor="hyperlink"/>
            <w:u w:val="single"/>
          </w:rPr>
          <w:t xml:space="preserve">　房颤患者为什么要做冠状动脉增强</w:t>
        </w:r>
        <w:r>
          <w:rPr>
            <w:color w:val="467886" w:themeColor="hyperlink"/>
            <w:u w:val="single"/>
          </w:rPr>
          <w:t>CT</w:t>
        </w:r>
        <w:r>
          <w:rPr>
            <w:color w:val="467886" w:themeColor="hyperlink"/>
            <w:u w:val="single"/>
          </w:rPr>
          <w:t>或冠状动脉造影？</w:t>
        </w:r>
      </w:hyperlink>
    </w:p>
    <w:p w14:paraId="54DE6FA1" w14:textId="77777777" w:rsidR="006753D1" w:rsidRDefault="002F4AEE">
      <w:pPr>
        <w:spacing w:before="120" w:after="120"/>
        <w:ind w:firstLineChars="0" w:firstLine="0"/>
      </w:pPr>
      <w:hyperlink w:anchor="Fang_Zhan_De_Zheng_Zhuang">
        <w:r>
          <w:rPr>
            <w:color w:val="467886" w:themeColor="hyperlink"/>
            <w:u w:val="single"/>
          </w:rPr>
          <w:t>房颤的症状</w:t>
        </w:r>
      </w:hyperlink>
    </w:p>
    <w:p w14:paraId="54DE6FA2" w14:textId="77777777" w:rsidR="006753D1" w:rsidRDefault="002F4AEE">
      <w:pPr>
        <w:spacing w:before="120" w:after="120"/>
        <w:ind w:leftChars="200" w:left="480" w:firstLineChars="0" w:firstLine="0"/>
      </w:pPr>
      <w:hyperlink w:anchor="27_Fang_Zhan_Wei_Shi_Yao_Hui_Yin">
        <w:r>
          <w:rPr>
            <w:color w:val="467886" w:themeColor="hyperlink"/>
            <w:u w:val="single"/>
          </w:rPr>
          <w:t>27</w:t>
        </w:r>
        <w:r>
          <w:rPr>
            <w:color w:val="467886" w:themeColor="hyperlink"/>
            <w:u w:val="single"/>
          </w:rPr>
          <w:t xml:space="preserve">　房颤为什么会引起心慌、胸闷？</w:t>
        </w:r>
      </w:hyperlink>
    </w:p>
    <w:p w14:paraId="54DE6FA3" w14:textId="77777777" w:rsidR="006753D1" w:rsidRDefault="002F4AEE">
      <w:pPr>
        <w:spacing w:before="120" w:after="120"/>
        <w:ind w:leftChars="200" w:left="480" w:firstLineChars="0" w:firstLine="0"/>
      </w:pPr>
      <w:hyperlink w:anchor="28_Fang_Zhan_Shi_Chu_Xian_Xin_Ji">
        <w:r>
          <w:rPr>
            <w:color w:val="467886" w:themeColor="hyperlink"/>
            <w:u w:val="single"/>
          </w:rPr>
          <w:t>28</w:t>
        </w:r>
        <w:r>
          <w:rPr>
            <w:color w:val="467886" w:themeColor="hyperlink"/>
            <w:u w:val="single"/>
          </w:rPr>
          <w:t xml:space="preserve">　房颤时出现心悸、胸闷怎么处理？</w:t>
        </w:r>
      </w:hyperlink>
    </w:p>
    <w:p w14:paraId="54DE6FA4" w14:textId="77777777" w:rsidR="006753D1" w:rsidRDefault="002F4AEE">
      <w:pPr>
        <w:spacing w:before="120" w:after="120"/>
        <w:ind w:leftChars="200" w:left="480" w:firstLineChars="0" w:firstLine="0"/>
      </w:pPr>
      <w:hyperlink w:anchor="29_Fang_Zhan_Shi_Ru_He_Yu_Fang_X">
        <w:r>
          <w:rPr>
            <w:color w:val="467886" w:themeColor="hyperlink"/>
            <w:u w:val="single"/>
          </w:rPr>
          <w:t>29</w:t>
        </w:r>
        <w:r>
          <w:rPr>
            <w:color w:val="467886" w:themeColor="hyperlink"/>
            <w:u w:val="single"/>
          </w:rPr>
          <w:t xml:space="preserve">　房颤时如何预防心衰的发生？</w:t>
        </w:r>
      </w:hyperlink>
    </w:p>
    <w:p w14:paraId="54DE6FA5" w14:textId="77777777" w:rsidR="006753D1" w:rsidRDefault="002F4AEE">
      <w:pPr>
        <w:spacing w:before="120" w:after="120"/>
        <w:ind w:leftChars="200" w:left="480" w:firstLineChars="0" w:firstLine="0"/>
      </w:pPr>
      <w:hyperlink w:anchor="30_Fang_Zhan_Wei_Shi_Yao_Hui_Dao">
        <w:r>
          <w:rPr>
            <w:color w:val="467886" w:themeColor="hyperlink"/>
            <w:u w:val="single"/>
          </w:rPr>
          <w:t>30</w:t>
        </w:r>
        <w:r>
          <w:rPr>
            <w:color w:val="467886" w:themeColor="hyperlink"/>
            <w:u w:val="single"/>
          </w:rPr>
          <w:t xml:space="preserve">　房颤为什么会导致脑卒中？</w:t>
        </w:r>
      </w:hyperlink>
    </w:p>
    <w:p w14:paraId="54DE6FA6" w14:textId="77777777" w:rsidR="006753D1" w:rsidRDefault="002F4AEE">
      <w:pPr>
        <w:spacing w:before="120" w:after="120"/>
        <w:ind w:leftChars="200" w:left="480" w:firstLineChars="0" w:firstLine="0"/>
      </w:pPr>
      <w:hyperlink w:anchor="31_Fang_Zhan_Dao_Zhi_De_Nao_Zu_Z">
        <w:r>
          <w:rPr>
            <w:color w:val="467886" w:themeColor="hyperlink"/>
            <w:u w:val="single"/>
          </w:rPr>
          <w:t>31</w:t>
        </w:r>
        <w:r>
          <w:rPr>
            <w:color w:val="467886" w:themeColor="hyperlink"/>
            <w:u w:val="single"/>
          </w:rPr>
          <w:t xml:space="preserve">　房颤导致的脑卒中有什么特点？</w:t>
        </w:r>
      </w:hyperlink>
    </w:p>
    <w:p w14:paraId="54DE6FA7" w14:textId="77777777" w:rsidR="006753D1" w:rsidRDefault="002F4AEE">
      <w:pPr>
        <w:spacing w:before="120" w:after="120"/>
        <w:ind w:leftChars="200" w:left="480" w:firstLineChars="0" w:firstLine="0"/>
      </w:pPr>
      <w:hyperlink w:anchor="32_Fang_Zhan_Shi_Zen_Yao_Yu_Fang">
        <w:r>
          <w:rPr>
            <w:color w:val="467886" w:themeColor="hyperlink"/>
            <w:u w:val="single"/>
          </w:rPr>
          <w:t>32</w:t>
        </w:r>
        <w:r>
          <w:rPr>
            <w:color w:val="467886" w:themeColor="hyperlink"/>
            <w:u w:val="single"/>
          </w:rPr>
          <w:t xml:space="preserve">　房颤时怎么预防脑卒中？</w:t>
        </w:r>
      </w:hyperlink>
    </w:p>
    <w:p w14:paraId="54DE6FA8" w14:textId="77777777" w:rsidR="006753D1" w:rsidRDefault="002F4AEE">
      <w:pPr>
        <w:spacing w:before="120" w:after="120"/>
        <w:ind w:leftChars="200" w:left="480" w:firstLineChars="0" w:firstLine="0"/>
      </w:pPr>
      <w:hyperlink w:anchor="33_Fang_Zhan_Shi_Fu_Yong_A_Si_Pi">
        <w:r>
          <w:rPr>
            <w:color w:val="467886" w:themeColor="hyperlink"/>
            <w:u w:val="single"/>
          </w:rPr>
          <w:t>33</w:t>
        </w:r>
        <w:r>
          <w:rPr>
            <w:color w:val="467886" w:themeColor="hyperlink"/>
            <w:u w:val="single"/>
          </w:rPr>
          <w:t xml:space="preserve">　房颤时服用阿司匹林可以预防脑卒中吗？</w:t>
        </w:r>
      </w:hyperlink>
    </w:p>
    <w:p w14:paraId="54DE6FA9" w14:textId="77777777" w:rsidR="006753D1" w:rsidRDefault="002F4AEE">
      <w:pPr>
        <w:spacing w:before="120" w:after="120"/>
        <w:ind w:leftChars="200" w:left="480" w:firstLineChars="0" w:firstLine="0"/>
      </w:pPr>
      <w:hyperlink w:anchor="34_Shi_Yao_Shi_Wu_Zheng_Zhuang_X">
        <w:r>
          <w:rPr>
            <w:color w:val="467886" w:themeColor="hyperlink"/>
            <w:u w:val="single"/>
          </w:rPr>
          <w:t>34</w:t>
        </w:r>
        <w:r>
          <w:rPr>
            <w:color w:val="467886" w:themeColor="hyperlink"/>
            <w:u w:val="single"/>
          </w:rPr>
          <w:t xml:space="preserve">　什么是无症状性房颤？</w:t>
        </w:r>
      </w:hyperlink>
    </w:p>
    <w:p w14:paraId="54DE6FAA" w14:textId="77777777" w:rsidR="006753D1" w:rsidRDefault="002F4AEE">
      <w:pPr>
        <w:spacing w:before="120" w:after="120"/>
        <w:ind w:leftChars="200" w:left="480" w:firstLineChars="0" w:firstLine="0"/>
      </w:pPr>
      <w:hyperlink w:anchor="35_Wu_Zheng_Zhuang_Xing_Fang_Zha">
        <w:r>
          <w:rPr>
            <w:color w:val="467886" w:themeColor="hyperlink"/>
            <w:u w:val="single"/>
          </w:rPr>
          <w:t>35</w:t>
        </w:r>
        <w:r>
          <w:rPr>
            <w:color w:val="467886" w:themeColor="hyperlink"/>
            <w:u w:val="single"/>
          </w:rPr>
          <w:t xml:space="preserve">　无症状性房颤有哪些危害？</w:t>
        </w:r>
      </w:hyperlink>
    </w:p>
    <w:p w14:paraId="54DE6FAB" w14:textId="77777777" w:rsidR="006753D1" w:rsidRDefault="002F4AEE">
      <w:pPr>
        <w:spacing w:before="120" w:after="120"/>
        <w:ind w:leftChars="200" w:left="480" w:firstLineChars="0" w:firstLine="0"/>
      </w:pPr>
      <w:hyperlink w:anchor="36_Fang_Zhan_Hui_Dao_Zhi_Huan_Zh">
        <w:r>
          <w:rPr>
            <w:color w:val="467886" w:themeColor="hyperlink"/>
            <w:u w:val="single"/>
          </w:rPr>
          <w:t>36</w:t>
        </w:r>
        <w:r>
          <w:rPr>
            <w:color w:val="467886" w:themeColor="hyperlink"/>
            <w:u w:val="single"/>
          </w:rPr>
          <w:t xml:space="preserve">　房颤会导致患者突然死亡吗？</w:t>
        </w:r>
      </w:hyperlink>
    </w:p>
    <w:p w14:paraId="54DE6FAC" w14:textId="77777777" w:rsidR="006753D1" w:rsidRDefault="002F4AEE">
      <w:pPr>
        <w:spacing w:before="120" w:after="120"/>
        <w:ind w:firstLineChars="0" w:firstLine="0"/>
      </w:pPr>
      <w:hyperlink w:anchor="Fang_Zhan_De_Fen_Lei">
        <w:r>
          <w:rPr>
            <w:color w:val="467886" w:themeColor="hyperlink"/>
            <w:u w:val="single"/>
          </w:rPr>
          <w:t>房颤的分类</w:t>
        </w:r>
      </w:hyperlink>
    </w:p>
    <w:p w14:paraId="54DE6FAD" w14:textId="77777777" w:rsidR="006753D1" w:rsidRDefault="002F4AEE">
      <w:pPr>
        <w:spacing w:before="120" w:after="120"/>
        <w:ind w:leftChars="200" w:left="480" w:firstLineChars="0" w:firstLine="0"/>
      </w:pPr>
      <w:hyperlink w:anchor="37_Shi_Yao_Shi_Zhen_Fa_Xing_Fang">
        <w:r>
          <w:rPr>
            <w:color w:val="467886" w:themeColor="hyperlink"/>
            <w:u w:val="single"/>
          </w:rPr>
          <w:t>37</w:t>
        </w:r>
        <w:r>
          <w:rPr>
            <w:color w:val="467886" w:themeColor="hyperlink"/>
            <w:u w:val="single"/>
          </w:rPr>
          <w:t xml:space="preserve">　什么是阵发性房颤和持续性房颤？</w:t>
        </w:r>
      </w:hyperlink>
    </w:p>
    <w:p w14:paraId="54DE6FAE" w14:textId="77777777" w:rsidR="006753D1" w:rsidRDefault="002F4AEE">
      <w:pPr>
        <w:spacing w:before="120" w:after="120"/>
        <w:ind w:leftChars="200" w:left="480" w:firstLineChars="0" w:firstLine="0"/>
      </w:pPr>
      <w:hyperlink w:anchor="38_Shi_Yao_Shi_Chang_Cheng_Chi_X">
        <w:r>
          <w:rPr>
            <w:color w:val="467886" w:themeColor="hyperlink"/>
            <w:u w:val="single"/>
          </w:rPr>
          <w:t>38</w:t>
        </w:r>
        <w:r>
          <w:rPr>
            <w:color w:val="467886" w:themeColor="hyperlink"/>
            <w:u w:val="single"/>
          </w:rPr>
          <w:t xml:space="preserve">　什么是长程持续性房颤？</w:t>
        </w:r>
      </w:hyperlink>
    </w:p>
    <w:p w14:paraId="54DE6FAF" w14:textId="77777777" w:rsidR="006753D1" w:rsidRDefault="002F4AEE">
      <w:pPr>
        <w:spacing w:before="120" w:after="120"/>
        <w:ind w:leftChars="200" w:left="480" w:firstLineChars="0" w:firstLine="0"/>
      </w:pPr>
      <w:hyperlink w:anchor="39_Shi_Yao_Shi_Zhu_Hou_Xin_Fa_Fa">
        <w:r>
          <w:rPr>
            <w:color w:val="467886" w:themeColor="hyperlink"/>
            <w:u w:val="single"/>
          </w:rPr>
          <w:t>39</w:t>
        </w:r>
        <w:r>
          <w:rPr>
            <w:color w:val="467886" w:themeColor="hyperlink"/>
            <w:u w:val="single"/>
          </w:rPr>
          <w:t xml:space="preserve">　什么是术后新发房颤？</w:t>
        </w:r>
      </w:hyperlink>
    </w:p>
    <w:p w14:paraId="54DE6FB0" w14:textId="77777777" w:rsidR="006753D1" w:rsidRDefault="002F4AEE">
      <w:pPr>
        <w:spacing w:before="120" w:after="120"/>
        <w:ind w:leftChars="200" w:left="480" w:firstLineChars="0" w:firstLine="0"/>
      </w:pPr>
      <w:hyperlink w:anchor="40_Shi_Yao_Shi__Fang_Zhan_Cu_Fan">
        <w:r>
          <w:rPr>
            <w:color w:val="467886" w:themeColor="hyperlink"/>
            <w:u w:val="single"/>
          </w:rPr>
          <w:t>40</w:t>
        </w:r>
        <w:r>
          <w:rPr>
            <w:color w:val="467886" w:themeColor="hyperlink"/>
            <w:u w:val="single"/>
          </w:rPr>
          <w:t xml:space="preserve">　什么是</w:t>
        </w:r>
        <w:r>
          <w:rPr>
            <w:color w:val="467886" w:themeColor="hyperlink"/>
            <w:u w:val="single"/>
          </w:rPr>
          <w:t>“</w:t>
        </w:r>
        <w:r>
          <w:rPr>
            <w:color w:val="467886" w:themeColor="hyperlink"/>
            <w:u w:val="single"/>
          </w:rPr>
          <w:t>房颤促房颤</w:t>
        </w:r>
        <w:r>
          <w:rPr>
            <w:color w:val="467886" w:themeColor="hyperlink"/>
            <w:u w:val="single"/>
          </w:rPr>
          <w:t>”</w:t>
        </w:r>
        <w:r>
          <w:rPr>
            <w:color w:val="467886" w:themeColor="hyperlink"/>
            <w:u w:val="single"/>
          </w:rPr>
          <w:t>？</w:t>
        </w:r>
      </w:hyperlink>
    </w:p>
    <w:p w14:paraId="54DE6FB1" w14:textId="77777777" w:rsidR="006753D1" w:rsidRDefault="002F4AEE">
      <w:pPr>
        <w:spacing w:before="120" w:after="120"/>
        <w:ind w:leftChars="200" w:left="480" w:firstLineChars="0" w:firstLine="0"/>
      </w:pPr>
      <w:hyperlink w:anchor="41_Shi_Yao_Shi_Zeng_Ling_Xing_Fa">
        <w:r>
          <w:rPr>
            <w:color w:val="467886" w:themeColor="hyperlink"/>
            <w:u w:val="single"/>
          </w:rPr>
          <w:t>41</w:t>
        </w:r>
        <w:r>
          <w:rPr>
            <w:color w:val="467886" w:themeColor="hyperlink"/>
            <w:u w:val="single"/>
          </w:rPr>
          <w:t xml:space="preserve">　什么是增龄性房颤？</w:t>
        </w:r>
      </w:hyperlink>
    </w:p>
    <w:p w14:paraId="54DE6FB2" w14:textId="77777777" w:rsidR="006753D1" w:rsidRDefault="002F4AEE">
      <w:pPr>
        <w:spacing w:before="120" w:after="120"/>
        <w:ind w:leftChars="200" w:left="480" w:firstLineChars="0" w:firstLine="0"/>
      </w:pPr>
      <w:hyperlink w:anchor="42_Wei_Shi_Yao_Shuo_Fang_Zhan_Sh">
        <w:r>
          <w:rPr>
            <w:color w:val="467886" w:themeColor="hyperlink"/>
            <w:u w:val="single"/>
          </w:rPr>
          <w:t>42</w:t>
        </w:r>
        <w:r>
          <w:rPr>
            <w:color w:val="467886" w:themeColor="hyperlink"/>
            <w:u w:val="single"/>
          </w:rPr>
          <w:t xml:space="preserve">　为什么说房颤是快速心律失常病？</w:t>
        </w:r>
      </w:hyperlink>
    </w:p>
    <w:p w14:paraId="54DE6FB3" w14:textId="77777777" w:rsidR="006753D1" w:rsidRDefault="002F4AEE">
      <w:pPr>
        <w:spacing w:before="120" w:after="120"/>
        <w:ind w:firstLineChars="0" w:firstLine="0"/>
      </w:pPr>
      <w:hyperlink w:anchor="Fang_Zhan_De_Zhi_Liao">
        <w:r>
          <w:rPr>
            <w:color w:val="467886" w:themeColor="hyperlink"/>
            <w:u w:val="single"/>
          </w:rPr>
          <w:t>房颤的治疗</w:t>
        </w:r>
      </w:hyperlink>
    </w:p>
    <w:p w14:paraId="54DE6FB4" w14:textId="77777777" w:rsidR="006753D1" w:rsidRDefault="002F4AEE">
      <w:pPr>
        <w:spacing w:before="120" w:after="120"/>
        <w:ind w:leftChars="200" w:left="480" w:firstLineChars="0" w:firstLine="0"/>
      </w:pPr>
      <w:hyperlink w:anchor="43_Fang_Zhan_De_Zhi_Liao_Fang_Fa">
        <w:r>
          <w:rPr>
            <w:color w:val="467886" w:themeColor="hyperlink"/>
            <w:u w:val="single"/>
          </w:rPr>
          <w:t>43</w:t>
        </w:r>
        <w:r>
          <w:rPr>
            <w:color w:val="467886" w:themeColor="hyperlink"/>
            <w:u w:val="single"/>
          </w:rPr>
          <w:t xml:space="preserve">　房颤的治疗方法主要有哪些？</w:t>
        </w:r>
      </w:hyperlink>
    </w:p>
    <w:p w14:paraId="54DE6FB5" w14:textId="77777777" w:rsidR="006753D1" w:rsidRDefault="002F4AEE">
      <w:pPr>
        <w:spacing w:before="120" w:after="120"/>
        <w:ind w:leftChars="200" w:left="480" w:firstLineChars="0" w:firstLine="0"/>
      </w:pPr>
      <w:hyperlink w:anchor="44_Fang_Zhan_Zhi_Liao_Jiu_Shi_Ya">
        <w:r>
          <w:rPr>
            <w:color w:val="467886" w:themeColor="hyperlink"/>
            <w:u w:val="single"/>
          </w:rPr>
          <w:t>44</w:t>
        </w:r>
        <w:r>
          <w:rPr>
            <w:color w:val="467886" w:themeColor="hyperlink"/>
            <w:u w:val="single"/>
          </w:rPr>
          <w:t xml:space="preserve">　房颤治疗就是要控制节律吗？</w:t>
        </w:r>
      </w:hyperlink>
    </w:p>
    <w:p w14:paraId="54DE6FB6" w14:textId="77777777" w:rsidR="006753D1" w:rsidRDefault="002F4AEE">
      <w:pPr>
        <w:spacing w:before="120" w:after="120"/>
        <w:ind w:leftChars="200" w:left="480" w:firstLineChars="0" w:firstLine="0"/>
      </w:pPr>
      <w:hyperlink w:anchor="45_Fang_Zhan_Zhi_Liao_Shi_Ru_He">
        <w:r>
          <w:rPr>
            <w:color w:val="467886" w:themeColor="hyperlink"/>
            <w:u w:val="single"/>
          </w:rPr>
          <w:t>45</w:t>
        </w:r>
        <w:r>
          <w:rPr>
            <w:color w:val="467886" w:themeColor="hyperlink"/>
            <w:u w:val="single"/>
          </w:rPr>
          <w:t xml:space="preserve">　房颤治疗时如何控制好心室率？</w:t>
        </w:r>
      </w:hyperlink>
    </w:p>
    <w:p w14:paraId="54DE6FB7" w14:textId="77777777" w:rsidR="006753D1" w:rsidRDefault="002F4AEE">
      <w:pPr>
        <w:spacing w:before="120" w:after="120"/>
        <w:ind w:leftChars="200" w:left="480" w:firstLineChars="0" w:firstLine="0"/>
      </w:pPr>
      <w:hyperlink w:anchor="46_Ru_He_Xuan_Ze_Fang_Zhan_De_Zh">
        <w:r>
          <w:rPr>
            <w:color w:val="467886" w:themeColor="hyperlink"/>
            <w:u w:val="single"/>
          </w:rPr>
          <w:t>46</w:t>
        </w:r>
        <w:r>
          <w:rPr>
            <w:color w:val="467886" w:themeColor="hyperlink"/>
            <w:u w:val="single"/>
          </w:rPr>
          <w:t xml:space="preserve">　如何选择房颤的治疗策略？</w:t>
        </w:r>
      </w:hyperlink>
    </w:p>
    <w:p w14:paraId="54DE6FB8" w14:textId="77777777" w:rsidR="006753D1" w:rsidRDefault="002F4AEE">
      <w:pPr>
        <w:spacing w:before="120" w:after="120"/>
        <w:ind w:leftChars="200" w:left="480" w:firstLineChars="0" w:firstLine="0"/>
      </w:pPr>
      <w:hyperlink w:anchor="47_E_Dian_Tong_Zai_Zhi_Liao_Fang">
        <w:r>
          <w:rPr>
            <w:color w:val="467886" w:themeColor="hyperlink"/>
            <w:u w:val="single"/>
          </w:rPr>
          <w:t>47</w:t>
        </w:r>
        <w:r>
          <w:rPr>
            <w:color w:val="467886" w:themeColor="hyperlink"/>
            <w:u w:val="single"/>
          </w:rPr>
          <w:t xml:space="preserve">　胺碘酮在治疗房颤时的注意事项有哪些？</w:t>
        </w:r>
      </w:hyperlink>
    </w:p>
    <w:p w14:paraId="54DE6FB9" w14:textId="77777777" w:rsidR="006753D1" w:rsidRDefault="002F4AEE">
      <w:pPr>
        <w:spacing w:before="120" w:after="120"/>
        <w:ind w:leftChars="200" w:left="480" w:firstLineChars="0" w:firstLine="0"/>
      </w:pPr>
      <w:hyperlink w:anchor="48_Fang_Zhan_Dao_Guan_Xiao_Rong">
        <w:r>
          <w:rPr>
            <w:color w:val="467886" w:themeColor="hyperlink"/>
            <w:u w:val="single"/>
          </w:rPr>
          <w:t>48</w:t>
        </w:r>
        <w:r>
          <w:rPr>
            <w:color w:val="467886" w:themeColor="hyperlink"/>
            <w:u w:val="single"/>
          </w:rPr>
          <w:t xml:space="preserve">　房颤导管消融术的原理是什么？</w:t>
        </w:r>
      </w:hyperlink>
    </w:p>
    <w:p w14:paraId="54DE6FBA" w14:textId="77777777" w:rsidR="006753D1" w:rsidRDefault="002F4AEE">
      <w:pPr>
        <w:spacing w:before="120" w:after="120"/>
        <w:ind w:leftChars="200" w:left="480" w:firstLineChars="0" w:firstLine="0"/>
      </w:pPr>
      <w:hyperlink w:anchor="49_Fei_Jing_Mai_Ge_Li_Xiao_Rong">
        <w:r>
          <w:rPr>
            <w:color w:val="467886" w:themeColor="hyperlink"/>
            <w:u w:val="single"/>
          </w:rPr>
          <w:t>49</w:t>
        </w:r>
        <w:r>
          <w:rPr>
            <w:color w:val="467886" w:themeColor="hyperlink"/>
            <w:u w:val="single"/>
          </w:rPr>
          <w:t xml:space="preserve">　肺静脉隔离消融在房颤消融术中扮演什么角色？</w:t>
        </w:r>
      </w:hyperlink>
    </w:p>
    <w:p w14:paraId="54DE6FBB" w14:textId="77777777" w:rsidR="006753D1" w:rsidRDefault="002F4AEE">
      <w:pPr>
        <w:spacing w:before="120" w:after="120"/>
        <w:ind w:leftChars="200" w:left="480" w:firstLineChars="0" w:firstLine="0"/>
      </w:pPr>
      <w:hyperlink w:anchor="50_Zi_Zhu_Shen_Jing_Jie_Xiao_Ron">
        <w:r>
          <w:rPr>
            <w:color w:val="467886" w:themeColor="hyperlink"/>
            <w:u w:val="single"/>
          </w:rPr>
          <w:t>50</w:t>
        </w:r>
        <w:r>
          <w:rPr>
            <w:color w:val="467886" w:themeColor="hyperlink"/>
            <w:u w:val="single"/>
          </w:rPr>
          <w:t xml:space="preserve">　自主神经节消融在房颤消融术中扮演什么角色？</w:t>
        </w:r>
      </w:hyperlink>
    </w:p>
    <w:p w14:paraId="54DE6FBC" w14:textId="77777777" w:rsidR="006753D1" w:rsidRDefault="002F4AEE">
      <w:pPr>
        <w:spacing w:before="120" w:after="120"/>
        <w:ind w:leftChars="200" w:left="480" w:firstLineChars="0" w:firstLine="0"/>
      </w:pPr>
      <w:hyperlink w:anchor="51_Fang_Zhan_Dao_Guan_Xiao_Rong">
        <w:r>
          <w:rPr>
            <w:color w:val="467886" w:themeColor="hyperlink"/>
            <w:u w:val="single"/>
          </w:rPr>
          <w:t>51</w:t>
        </w:r>
        <w:r>
          <w:rPr>
            <w:color w:val="467886" w:themeColor="hyperlink"/>
            <w:u w:val="single"/>
          </w:rPr>
          <w:t xml:space="preserve">　房颤导管消融治疗的效果如何？</w:t>
        </w:r>
      </w:hyperlink>
    </w:p>
    <w:p w14:paraId="54DE6FBD" w14:textId="77777777" w:rsidR="006753D1" w:rsidRDefault="002F4AEE">
      <w:pPr>
        <w:spacing w:before="120" w:after="120"/>
        <w:ind w:leftChars="200" w:left="480" w:firstLineChars="0" w:firstLine="0"/>
      </w:pPr>
      <w:hyperlink w:anchor="52_Fang_Zhan_Dao_Guan_Xiao_Rong">
        <w:r>
          <w:rPr>
            <w:color w:val="467886" w:themeColor="hyperlink"/>
            <w:u w:val="single"/>
          </w:rPr>
          <w:t>52</w:t>
        </w:r>
        <w:r>
          <w:rPr>
            <w:color w:val="467886" w:themeColor="hyperlink"/>
            <w:u w:val="single"/>
          </w:rPr>
          <w:t xml:space="preserve">　房颤导管消融失败后怎么办？</w:t>
        </w:r>
      </w:hyperlink>
    </w:p>
    <w:p w14:paraId="54DE6FBE" w14:textId="77777777" w:rsidR="006753D1" w:rsidRDefault="002F4AEE">
      <w:pPr>
        <w:spacing w:before="120" w:after="120"/>
        <w:ind w:leftChars="200" w:left="480" w:firstLineChars="0" w:firstLine="0"/>
      </w:pPr>
      <w:hyperlink w:anchor="53_Fang_Zhan_Ke_Yi_Yong_Wai_Ke_S">
        <w:r>
          <w:rPr>
            <w:color w:val="467886" w:themeColor="hyperlink"/>
            <w:u w:val="single"/>
          </w:rPr>
          <w:t>53</w:t>
        </w:r>
        <w:r>
          <w:rPr>
            <w:color w:val="467886" w:themeColor="hyperlink"/>
            <w:u w:val="single"/>
          </w:rPr>
          <w:t xml:space="preserve">　房颤可以用外科手术治疗吗？</w:t>
        </w:r>
      </w:hyperlink>
    </w:p>
    <w:p w14:paraId="54DE6FBF" w14:textId="77777777" w:rsidR="006753D1" w:rsidRDefault="002F4AEE">
      <w:pPr>
        <w:spacing w:before="120" w:after="120"/>
        <w:ind w:leftChars="200" w:left="480" w:firstLineChars="0" w:firstLine="0"/>
      </w:pPr>
      <w:hyperlink w:anchor="54_Fang_Zhan_Wei_Chuang_Wai_Ke_S">
        <w:r>
          <w:rPr>
            <w:color w:val="467886" w:themeColor="hyperlink"/>
            <w:u w:val="single"/>
          </w:rPr>
          <w:t>54</w:t>
        </w:r>
        <w:r>
          <w:rPr>
            <w:color w:val="467886" w:themeColor="hyperlink"/>
            <w:u w:val="single"/>
          </w:rPr>
          <w:t xml:space="preserve">　房颤微创外科手术的效果如何？</w:t>
        </w:r>
      </w:hyperlink>
    </w:p>
    <w:p w14:paraId="54DE6FC0" w14:textId="77777777" w:rsidR="006753D1" w:rsidRDefault="002F4AEE">
      <w:pPr>
        <w:spacing w:before="120" w:after="120"/>
        <w:ind w:leftChars="200" w:left="480" w:firstLineChars="0" w:firstLine="0"/>
      </w:pPr>
      <w:hyperlink w:anchor="55_Mei_Shi_Fang_Zhan_Xiao_Rong_Z">
        <w:r>
          <w:rPr>
            <w:color w:val="467886" w:themeColor="hyperlink"/>
            <w:u w:val="single"/>
          </w:rPr>
          <w:t>55</w:t>
        </w:r>
        <w:r>
          <w:rPr>
            <w:color w:val="467886" w:themeColor="hyperlink"/>
            <w:u w:val="single"/>
          </w:rPr>
          <w:t xml:space="preserve">　梅氏房颤消融术是如何治疗房颤的？</w:t>
        </w:r>
      </w:hyperlink>
    </w:p>
    <w:p w14:paraId="54DE6FC1" w14:textId="77777777" w:rsidR="006753D1" w:rsidRDefault="002F4AEE">
      <w:pPr>
        <w:spacing w:before="120" w:after="120"/>
        <w:ind w:leftChars="200" w:left="480" w:firstLineChars="0" w:firstLine="0"/>
      </w:pPr>
      <w:hyperlink w:anchor="56_Mei_Shi_Fang_Zhan_Xiao_Rong_Z">
        <w:r>
          <w:rPr>
            <w:color w:val="467886" w:themeColor="hyperlink"/>
            <w:u w:val="single"/>
          </w:rPr>
          <w:t>56</w:t>
        </w:r>
        <w:r>
          <w:rPr>
            <w:color w:val="467886" w:themeColor="hyperlink"/>
            <w:u w:val="single"/>
          </w:rPr>
          <w:t xml:space="preserve">　梅氏房颤消融术的第三道消融环有什么特殊意义？</w:t>
        </w:r>
      </w:hyperlink>
    </w:p>
    <w:p w14:paraId="54DE6FC2" w14:textId="77777777" w:rsidR="006753D1" w:rsidRDefault="002F4AEE">
      <w:pPr>
        <w:spacing w:before="120" w:after="120"/>
        <w:ind w:leftChars="200" w:left="480" w:firstLineChars="0" w:firstLine="0"/>
      </w:pPr>
      <w:hyperlink w:anchor="57_Shuang_Ji_She_Pin_Xiao_Rong_Q">
        <w:r>
          <w:rPr>
            <w:color w:val="467886" w:themeColor="hyperlink"/>
            <w:u w:val="single"/>
          </w:rPr>
          <w:t>57</w:t>
        </w:r>
        <w:r>
          <w:rPr>
            <w:color w:val="467886" w:themeColor="hyperlink"/>
            <w:u w:val="single"/>
          </w:rPr>
          <w:t xml:space="preserve">　双极射频消融钳完成的消融线有什么优势？</w:t>
        </w:r>
      </w:hyperlink>
    </w:p>
    <w:p w14:paraId="54DE6FC3" w14:textId="77777777" w:rsidR="006753D1" w:rsidRDefault="002F4AEE">
      <w:pPr>
        <w:spacing w:before="120" w:after="120"/>
        <w:ind w:leftChars="200" w:left="480" w:firstLineChars="0" w:firstLine="0"/>
      </w:pPr>
      <w:hyperlink w:anchor="58_Fang_Zhan_Wei_Chuang_Shou_Zhu">
        <w:r>
          <w:rPr>
            <w:color w:val="467886" w:themeColor="hyperlink"/>
            <w:u w:val="single"/>
          </w:rPr>
          <w:t>58</w:t>
        </w:r>
        <w:r>
          <w:rPr>
            <w:color w:val="467886" w:themeColor="hyperlink"/>
            <w:u w:val="single"/>
          </w:rPr>
          <w:t xml:space="preserve">　房颤微创手术的关键技术及其术式有哪些？</w:t>
        </w:r>
      </w:hyperlink>
    </w:p>
    <w:p w14:paraId="54DE6FC4" w14:textId="77777777" w:rsidR="006753D1" w:rsidRDefault="002F4AEE">
      <w:pPr>
        <w:spacing w:before="120" w:after="120"/>
        <w:ind w:leftChars="200" w:left="480" w:firstLineChars="0" w:firstLine="0"/>
      </w:pPr>
      <w:hyperlink w:anchor="59_Fang_Zhan_Wei_Chuang_Wai_Ke_X">
        <w:r>
          <w:rPr>
            <w:color w:val="467886" w:themeColor="hyperlink"/>
            <w:u w:val="single"/>
          </w:rPr>
          <w:t>59</w:t>
        </w:r>
        <w:r>
          <w:rPr>
            <w:color w:val="467886" w:themeColor="hyperlink"/>
            <w:u w:val="single"/>
          </w:rPr>
          <w:t xml:space="preserve">　房颤微创外科消融后的注意事项有哪些？</w:t>
        </w:r>
      </w:hyperlink>
    </w:p>
    <w:p w14:paraId="54DE6FC5" w14:textId="77777777" w:rsidR="006753D1" w:rsidRDefault="002F4AEE">
      <w:pPr>
        <w:spacing w:before="120" w:after="120"/>
        <w:ind w:leftChars="200" w:left="480" w:firstLineChars="0" w:firstLine="0"/>
      </w:pPr>
      <w:hyperlink w:anchor="60_Fang_Zhan_Huan_Zhe_Xing_Wei_C">
        <w:r>
          <w:rPr>
            <w:color w:val="467886" w:themeColor="hyperlink"/>
            <w:u w:val="single"/>
          </w:rPr>
          <w:t>60</w:t>
        </w:r>
        <w:r>
          <w:rPr>
            <w:color w:val="467886" w:themeColor="hyperlink"/>
            <w:u w:val="single"/>
          </w:rPr>
          <w:t xml:space="preserve">　房颤患者行微创外科消融手术后可以坐飞机吗？</w:t>
        </w:r>
      </w:hyperlink>
    </w:p>
    <w:p w14:paraId="54DE6FC6" w14:textId="77777777" w:rsidR="006753D1" w:rsidRDefault="002F4AEE">
      <w:pPr>
        <w:spacing w:before="120" w:after="120"/>
        <w:ind w:leftChars="200" w:left="480" w:firstLineChars="0" w:firstLine="0"/>
      </w:pPr>
      <w:hyperlink w:anchor="61_Nei_Ke_Dao_Guan_Xiao_Rong_Yu">
        <w:r>
          <w:rPr>
            <w:color w:val="467886" w:themeColor="hyperlink"/>
            <w:u w:val="single"/>
          </w:rPr>
          <w:t>61</w:t>
        </w:r>
        <w:r>
          <w:rPr>
            <w:color w:val="467886" w:themeColor="hyperlink"/>
            <w:u w:val="single"/>
          </w:rPr>
          <w:t xml:space="preserve">　内科导管消融与外科消融治疗的区别是什么？</w:t>
        </w:r>
      </w:hyperlink>
    </w:p>
    <w:p w14:paraId="54DE6FC7" w14:textId="77777777" w:rsidR="006753D1" w:rsidRDefault="002F4AEE">
      <w:pPr>
        <w:spacing w:before="120" w:after="120"/>
        <w:ind w:leftChars="200" w:left="480" w:firstLineChars="0" w:firstLine="0"/>
      </w:pPr>
      <w:hyperlink w:anchor="62_Fang_Zhan_Huan_Zhe_Ke_Yi_Tong">
        <w:r>
          <w:rPr>
            <w:color w:val="467886" w:themeColor="hyperlink"/>
            <w:u w:val="single"/>
          </w:rPr>
          <w:t>62</w:t>
        </w:r>
        <w:r>
          <w:rPr>
            <w:color w:val="467886" w:themeColor="hyperlink"/>
            <w:u w:val="single"/>
          </w:rPr>
          <w:t xml:space="preserve">　房颤患者可以同时采用内科介入与外科手术治疗吗？</w:t>
        </w:r>
      </w:hyperlink>
    </w:p>
    <w:p w14:paraId="54DE6FC8" w14:textId="77777777" w:rsidR="006753D1" w:rsidRDefault="002F4AEE">
      <w:pPr>
        <w:spacing w:before="120" w:after="120"/>
        <w:ind w:leftChars="200" w:left="480" w:firstLineChars="0" w:firstLine="0"/>
      </w:pPr>
      <w:hyperlink w:anchor="63_Shi_Yao_Shi_Fang_Zhan_Za_Jiao">
        <w:r>
          <w:rPr>
            <w:color w:val="467886" w:themeColor="hyperlink"/>
            <w:u w:val="single"/>
          </w:rPr>
          <w:t>63</w:t>
        </w:r>
        <w:r>
          <w:rPr>
            <w:color w:val="467886" w:themeColor="hyperlink"/>
            <w:u w:val="single"/>
          </w:rPr>
          <w:t xml:space="preserve">　什么是房颤杂交手术，如何进行？</w:t>
        </w:r>
      </w:hyperlink>
    </w:p>
    <w:p w14:paraId="54DE6FC9" w14:textId="77777777" w:rsidR="006753D1" w:rsidRDefault="002F4AEE">
      <w:pPr>
        <w:spacing w:before="120" w:after="120"/>
        <w:ind w:leftChars="200" w:left="480" w:firstLineChars="0" w:firstLine="0"/>
      </w:pPr>
      <w:hyperlink w:anchor="64_Mei_Shi_Fang_Zhan_Xiao_Rong_Z">
        <w:r>
          <w:rPr>
            <w:color w:val="467886" w:themeColor="hyperlink"/>
            <w:u w:val="single"/>
          </w:rPr>
          <w:t>64</w:t>
        </w:r>
        <w:r>
          <w:rPr>
            <w:color w:val="467886" w:themeColor="hyperlink"/>
            <w:u w:val="single"/>
          </w:rPr>
          <w:t xml:space="preserve">　梅氏房颤消融术主导的房颤杂交手术是如何完成的？</w:t>
        </w:r>
      </w:hyperlink>
    </w:p>
    <w:p w14:paraId="54DE6FCA" w14:textId="77777777" w:rsidR="006753D1" w:rsidRDefault="002F4AEE">
      <w:pPr>
        <w:spacing w:before="120" w:after="120"/>
        <w:ind w:leftChars="200" w:left="480" w:firstLineChars="0" w:firstLine="0"/>
      </w:pPr>
      <w:hyperlink w:anchor="65_Fang_Zhan_Za_Jiao_Shou_Zhu_De">
        <w:r>
          <w:rPr>
            <w:color w:val="467886" w:themeColor="hyperlink"/>
            <w:u w:val="single"/>
          </w:rPr>
          <w:t>65</w:t>
        </w:r>
        <w:r>
          <w:rPr>
            <w:color w:val="467886" w:themeColor="hyperlink"/>
            <w:u w:val="single"/>
          </w:rPr>
          <w:t xml:space="preserve">　房颤杂交手术的优势是什么？</w:t>
        </w:r>
      </w:hyperlink>
    </w:p>
    <w:p w14:paraId="54DE6FCB" w14:textId="77777777" w:rsidR="006753D1" w:rsidRDefault="002F4AEE">
      <w:pPr>
        <w:spacing w:before="120" w:after="120"/>
        <w:ind w:leftChars="200" w:left="480" w:firstLineChars="0" w:firstLine="0"/>
      </w:pPr>
      <w:hyperlink w:anchor="66_Na_Xie_Fang_Zhan_Huan_Zhe_Ke">
        <w:r>
          <w:rPr>
            <w:color w:val="467886" w:themeColor="hyperlink"/>
            <w:u w:val="single"/>
          </w:rPr>
          <w:t>66</w:t>
        </w:r>
        <w:r>
          <w:rPr>
            <w:color w:val="467886" w:themeColor="hyperlink"/>
            <w:u w:val="single"/>
          </w:rPr>
          <w:t xml:space="preserve">　哪些房颤患者可以进行杂交手术？</w:t>
        </w:r>
      </w:hyperlink>
    </w:p>
    <w:p w14:paraId="54DE6FCC" w14:textId="77777777" w:rsidR="006753D1" w:rsidRDefault="002F4AEE">
      <w:pPr>
        <w:spacing w:before="120" w:after="120"/>
        <w:ind w:leftChars="200" w:left="480" w:firstLineChars="0" w:firstLine="0"/>
      </w:pPr>
      <w:hyperlink w:anchor="67_Fang_Zhan_Za_Jiao_Shou_Zhu_Ho">
        <w:r>
          <w:rPr>
            <w:color w:val="467886" w:themeColor="hyperlink"/>
            <w:u w:val="single"/>
          </w:rPr>
          <w:t>67</w:t>
        </w:r>
        <w:r>
          <w:rPr>
            <w:color w:val="467886" w:themeColor="hyperlink"/>
            <w:u w:val="single"/>
          </w:rPr>
          <w:t xml:space="preserve">　房颤杂交手术后的注意事项是什么？</w:t>
        </w:r>
      </w:hyperlink>
    </w:p>
    <w:p w14:paraId="54DE6FCD" w14:textId="77777777" w:rsidR="006753D1" w:rsidRDefault="002F4AEE">
      <w:pPr>
        <w:spacing w:before="120" w:after="120"/>
        <w:ind w:leftChars="200" w:left="480" w:firstLineChars="0" w:firstLine="0"/>
      </w:pPr>
      <w:hyperlink w:anchor="68_Zuo_Xin_Er_You_Shi_Yao_Zuo_Yo">
        <w:r>
          <w:rPr>
            <w:color w:val="467886" w:themeColor="hyperlink"/>
            <w:u w:val="single"/>
          </w:rPr>
          <w:t>68</w:t>
        </w:r>
        <w:r>
          <w:rPr>
            <w:color w:val="467886" w:themeColor="hyperlink"/>
            <w:u w:val="single"/>
          </w:rPr>
          <w:t xml:space="preserve">　左心耳有什么作用？</w:t>
        </w:r>
      </w:hyperlink>
    </w:p>
    <w:p w14:paraId="54DE6FCE" w14:textId="77777777" w:rsidR="006753D1" w:rsidRDefault="002F4AEE">
      <w:pPr>
        <w:spacing w:before="120" w:after="120"/>
        <w:ind w:leftChars="200" w:left="480" w:firstLineChars="0" w:firstLine="0"/>
      </w:pPr>
      <w:hyperlink w:anchor="69_Zuo_Xin_Er_Zai_Fang_Zhan_Zhon">
        <w:r>
          <w:rPr>
            <w:color w:val="467886" w:themeColor="hyperlink"/>
            <w:u w:val="single"/>
          </w:rPr>
          <w:t>69</w:t>
        </w:r>
        <w:r>
          <w:rPr>
            <w:color w:val="467886" w:themeColor="hyperlink"/>
            <w:u w:val="single"/>
          </w:rPr>
          <w:t xml:space="preserve">　左心耳在房颤中有什么不好的作用吗？</w:t>
        </w:r>
      </w:hyperlink>
    </w:p>
    <w:p w14:paraId="54DE6FCF" w14:textId="77777777" w:rsidR="006753D1" w:rsidRDefault="002F4AEE">
      <w:pPr>
        <w:spacing w:before="120" w:after="120"/>
        <w:ind w:leftChars="200" w:left="480" w:firstLineChars="0" w:firstLine="0"/>
      </w:pPr>
      <w:hyperlink w:anchor="70_Fang_Zhan_Wei_Chuang_Wai_Ke_S">
        <w:r>
          <w:rPr>
            <w:color w:val="467886" w:themeColor="hyperlink"/>
            <w:u w:val="single"/>
          </w:rPr>
          <w:t>70</w:t>
        </w:r>
        <w:r>
          <w:rPr>
            <w:color w:val="467886" w:themeColor="hyperlink"/>
            <w:u w:val="single"/>
          </w:rPr>
          <w:t xml:space="preserve">　房颤微创外科手术时要切除左心耳吗？</w:t>
        </w:r>
      </w:hyperlink>
    </w:p>
    <w:p w14:paraId="54DE6FD0" w14:textId="77777777" w:rsidR="006753D1" w:rsidRDefault="002F4AEE">
      <w:pPr>
        <w:spacing w:before="120" w:after="120"/>
        <w:ind w:leftChars="200" w:left="480" w:firstLineChars="0" w:firstLine="0"/>
      </w:pPr>
      <w:hyperlink w:anchor="71_Gan_Yu_Le_Zuo_Xin_Er_Shi_Bu_S">
        <w:r>
          <w:rPr>
            <w:color w:val="467886" w:themeColor="hyperlink"/>
            <w:u w:val="single"/>
          </w:rPr>
          <w:t>71</w:t>
        </w:r>
        <w:r>
          <w:rPr>
            <w:color w:val="467886" w:themeColor="hyperlink"/>
            <w:u w:val="single"/>
          </w:rPr>
          <w:t xml:space="preserve">　干预了左心耳是不是等于治好了房颤？</w:t>
        </w:r>
      </w:hyperlink>
    </w:p>
    <w:p w14:paraId="54DE6FD1" w14:textId="77777777" w:rsidR="006753D1" w:rsidRDefault="002F4AEE">
      <w:pPr>
        <w:spacing w:before="120" w:after="120"/>
        <w:ind w:leftChars="200" w:left="480" w:firstLineChars="0" w:firstLine="0"/>
      </w:pPr>
      <w:hyperlink w:anchor="72_Fang_Zhan_Xiao_Rong_Zhu_Zhong">
        <w:r>
          <w:rPr>
            <w:color w:val="467886" w:themeColor="hyperlink"/>
            <w:u w:val="single"/>
          </w:rPr>
          <w:t>72</w:t>
        </w:r>
        <w:r>
          <w:rPr>
            <w:color w:val="467886" w:themeColor="hyperlink"/>
            <w:u w:val="single"/>
          </w:rPr>
          <w:t xml:space="preserve">　房颤消融术中处理左心耳的方式有哪些？</w:t>
        </w:r>
      </w:hyperlink>
    </w:p>
    <w:p w14:paraId="54DE6FD2" w14:textId="77777777" w:rsidR="006753D1" w:rsidRDefault="002F4AEE">
      <w:pPr>
        <w:spacing w:before="120" w:after="120"/>
        <w:ind w:leftChars="200" w:left="480" w:firstLineChars="0" w:firstLine="0"/>
      </w:pPr>
      <w:hyperlink w:anchor="73_Zhi_Liao_Xin_Zang_Ban_Mo_Bing">
        <w:r>
          <w:rPr>
            <w:color w:val="467886" w:themeColor="hyperlink"/>
            <w:u w:val="single"/>
          </w:rPr>
          <w:t>73</w:t>
        </w:r>
        <w:r>
          <w:rPr>
            <w:color w:val="467886" w:themeColor="hyperlink"/>
            <w:u w:val="single"/>
          </w:rPr>
          <w:t xml:space="preserve">　治疗心脏瓣膜病合并房颤时是否一定要处理左心耳？</w:t>
        </w:r>
      </w:hyperlink>
    </w:p>
    <w:p w14:paraId="54DE6FD3" w14:textId="77777777" w:rsidR="006753D1" w:rsidRDefault="002F4AEE">
      <w:pPr>
        <w:spacing w:before="120" w:after="120"/>
        <w:ind w:leftChars="200" w:left="480" w:firstLineChars="0" w:firstLine="0"/>
      </w:pPr>
      <w:hyperlink w:anchor="74_Fang_Zhan_Mi_Gong_Jia_Er_Jian">
        <w:r>
          <w:rPr>
            <w:color w:val="467886" w:themeColor="hyperlink"/>
            <w:u w:val="single"/>
          </w:rPr>
          <w:t>74</w:t>
        </w:r>
        <w:r>
          <w:rPr>
            <w:color w:val="467886" w:themeColor="hyperlink"/>
            <w:u w:val="single"/>
          </w:rPr>
          <w:t xml:space="preserve">　房颤迷宫加二尖瓣修复手术时左心耳一定要切除吗？</w:t>
        </w:r>
      </w:hyperlink>
    </w:p>
    <w:p w14:paraId="54DE6FD4" w14:textId="77777777" w:rsidR="006753D1" w:rsidRDefault="002F4AEE">
      <w:pPr>
        <w:spacing w:before="120" w:after="120"/>
        <w:ind w:leftChars="200" w:left="480" w:firstLineChars="0" w:firstLine="0"/>
      </w:pPr>
      <w:hyperlink w:anchor="75_Fang_Zhan_Shi_Wei_Shi_Yao_Yao">
        <w:r>
          <w:rPr>
            <w:color w:val="467886" w:themeColor="hyperlink"/>
            <w:u w:val="single"/>
          </w:rPr>
          <w:t>75</w:t>
        </w:r>
        <w:r>
          <w:rPr>
            <w:color w:val="467886" w:themeColor="hyperlink"/>
            <w:u w:val="single"/>
          </w:rPr>
          <w:t xml:space="preserve">　房颤时为什么要进行抗凝治疗？</w:t>
        </w:r>
      </w:hyperlink>
    </w:p>
    <w:p w14:paraId="54DE6FD5" w14:textId="77777777" w:rsidR="006753D1" w:rsidRDefault="002F4AEE">
      <w:pPr>
        <w:spacing w:before="120" w:after="120"/>
        <w:ind w:leftChars="200" w:left="480" w:firstLineChars="0" w:firstLine="0"/>
      </w:pPr>
      <w:hyperlink w:anchor="76_Fang_Zhan_Shi_Wei_Shi_Yao_Yao">
        <w:r>
          <w:rPr>
            <w:color w:val="467886" w:themeColor="hyperlink"/>
            <w:u w:val="single"/>
          </w:rPr>
          <w:t>76</w:t>
        </w:r>
        <w:r>
          <w:rPr>
            <w:color w:val="467886" w:themeColor="hyperlink"/>
            <w:u w:val="single"/>
          </w:rPr>
          <w:t xml:space="preserve">　房颤时为什么要服用华法林抗凝？</w:t>
        </w:r>
      </w:hyperlink>
    </w:p>
    <w:p w14:paraId="54DE6FD6" w14:textId="77777777" w:rsidR="006753D1" w:rsidRDefault="002F4AEE">
      <w:pPr>
        <w:spacing w:before="120" w:after="120"/>
        <w:ind w:leftChars="200" w:left="480" w:firstLineChars="0" w:firstLine="0"/>
      </w:pPr>
      <w:hyperlink w:anchor="77_Fu_Yong_Hua_Fa_Lin_Shi_Wei_Sh">
        <w:r>
          <w:rPr>
            <w:color w:val="467886" w:themeColor="hyperlink"/>
            <w:u w:val="single"/>
          </w:rPr>
          <w:t>77</w:t>
        </w:r>
        <w:r>
          <w:rPr>
            <w:color w:val="467886" w:themeColor="hyperlink"/>
            <w:u w:val="single"/>
          </w:rPr>
          <w:t xml:space="preserve">　服用华法林时为什么要化验</w:t>
        </w:r>
        <w:r>
          <w:rPr>
            <w:color w:val="467886" w:themeColor="hyperlink"/>
            <w:u w:val="single"/>
          </w:rPr>
          <w:t>INR</w:t>
        </w:r>
        <w:r>
          <w:rPr>
            <w:color w:val="467886" w:themeColor="hyperlink"/>
            <w:u w:val="single"/>
          </w:rPr>
          <w:t>？</w:t>
        </w:r>
      </w:hyperlink>
    </w:p>
    <w:p w14:paraId="54DE6FD7" w14:textId="77777777" w:rsidR="006753D1" w:rsidRDefault="002F4AEE">
      <w:pPr>
        <w:spacing w:before="120" w:after="120"/>
        <w:ind w:leftChars="200" w:left="480" w:firstLineChars="0" w:firstLine="0"/>
      </w:pPr>
      <w:hyperlink w:anchor="78_Xin_Xing_Kou_Fu_Kang_Ning_Yao">
        <w:r>
          <w:rPr>
            <w:color w:val="467886" w:themeColor="hyperlink"/>
            <w:u w:val="single"/>
          </w:rPr>
          <w:t>78</w:t>
        </w:r>
        <w:r>
          <w:rPr>
            <w:color w:val="467886" w:themeColor="hyperlink"/>
            <w:u w:val="single"/>
          </w:rPr>
          <w:t xml:space="preserve">　新型口服抗凝药对房颤的疗效如何？</w:t>
        </w:r>
      </w:hyperlink>
    </w:p>
    <w:p w14:paraId="54DE6FD8" w14:textId="77777777" w:rsidR="006753D1" w:rsidRDefault="002F4AEE">
      <w:pPr>
        <w:spacing w:before="120" w:after="120"/>
        <w:ind w:leftChars="200" w:left="480" w:firstLineChars="0" w:firstLine="0"/>
      </w:pPr>
      <w:hyperlink w:anchor="79_Fu_Yong_Kang_Ning_Yao_Shi_Yi">
        <w:r>
          <w:rPr>
            <w:color w:val="467886" w:themeColor="hyperlink"/>
            <w:u w:val="single"/>
          </w:rPr>
          <w:t>79</w:t>
        </w:r>
        <w:r>
          <w:rPr>
            <w:color w:val="467886" w:themeColor="hyperlink"/>
            <w:u w:val="single"/>
          </w:rPr>
          <w:t xml:space="preserve">　服用抗凝药时一定要定期化验吗？</w:t>
        </w:r>
      </w:hyperlink>
    </w:p>
    <w:p w14:paraId="54DE6FD9" w14:textId="77777777" w:rsidR="006753D1" w:rsidRDefault="002F4AEE">
      <w:pPr>
        <w:spacing w:before="120" w:after="120"/>
        <w:ind w:leftChars="200" w:left="480" w:firstLineChars="0" w:firstLine="0"/>
      </w:pPr>
      <w:hyperlink w:anchor="80_Shi_Yao_Shi_CHA2DS2__VAScPing">
        <w:r>
          <w:rPr>
            <w:color w:val="467886" w:themeColor="hyperlink"/>
            <w:u w:val="single"/>
          </w:rPr>
          <w:t>80</w:t>
        </w:r>
        <w:r>
          <w:rPr>
            <w:color w:val="467886" w:themeColor="hyperlink"/>
            <w:u w:val="single"/>
          </w:rPr>
          <w:t xml:space="preserve">　什么是</w:t>
        </w:r>
        <w:r>
          <w:rPr>
            <w:color w:val="467886" w:themeColor="hyperlink"/>
            <w:u w:val="single"/>
          </w:rPr>
          <w:t>CHA2DS2—VASc</w:t>
        </w:r>
        <w:r>
          <w:rPr>
            <w:color w:val="467886" w:themeColor="hyperlink"/>
            <w:u w:val="single"/>
          </w:rPr>
          <w:t>评分？</w:t>
        </w:r>
      </w:hyperlink>
    </w:p>
    <w:p w14:paraId="54DE6FDA" w14:textId="77777777" w:rsidR="006753D1" w:rsidRDefault="002F4AEE">
      <w:pPr>
        <w:spacing w:before="120" w:after="120"/>
        <w:ind w:leftChars="200" w:left="480" w:firstLineChars="0" w:firstLine="0"/>
      </w:pPr>
      <w:hyperlink w:anchor="81_Shi_Yao_Shi_HAS__BLEDPing_Fen">
        <w:r>
          <w:rPr>
            <w:color w:val="467886" w:themeColor="hyperlink"/>
            <w:u w:val="single"/>
          </w:rPr>
          <w:t>81</w:t>
        </w:r>
        <w:r>
          <w:rPr>
            <w:color w:val="467886" w:themeColor="hyperlink"/>
            <w:u w:val="single"/>
          </w:rPr>
          <w:t xml:space="preserve">　什么是</w:t>
        </w:r>
        <w:r>
          <w:rPr>
            <w:color w:val="467886" w:themeColor="hyperlink"/>
            <w:u w:val="single"/>
          </w:rPr>
          <w:t>HAS—BLED</w:t>
        </w:r>
        <w:r>
          <w:rPr>
            <w:color w:val="467886" w:themeColor="hyperlink"/>
            <w:u w:val="single"/>
          </w:rPr>
          <w:t>评分？</w:t>
        </w:r>
      </w:hyperlink>
    </w:p>
    <w:p w14:paraId="54DE6FDB" w14:textId="77777777" w:rsidR="006753D1" w:rsidRDefault="002F4AEE">
      <w:pPr>
        <w:spacing w:before="120" w:after="120"/>
        <w:ind w:leftChars="200" w:left="480" w:firstLineChars="0" w:firstLine="0"/>
      </w:pPr>
      <w:hyperlink w:anchor="82_Chu_Xie_Feng_Xian_Gao_De_Fang">
        <w:r>
          <w:rPr>
            <w:color w:val="467886" w:themeColor="hyperlink"/>
            <w:u w:val="single"/>
          </w:rPr>
          <w:t>82</w:t>
        </w:r>
        <w:r>
          <w:rPr>
            <w:color w:val="467886" w:themeColor="hyperlink"/>
            <w:u w:val="single"/>
          </w:rPr>
          <w:t xml:space="preserve">　出血风险高的房颤患者要抗凝治疗吗？</w:t>
        </w:r>
      </w:hyperlink>
    </w:p>
    <w:p w14:paraId="54DE6FDC" w14:textId="77777777" w:rsidR="006753D1" w:rsidRDefault="002F4AEE">
      <w:pPr>
        <w:spacing w:before="120" w:after="120"/>
        <w:ind w:leftChars="200" w:left="480" w:firstLineChars="0" w:firstLine="0"/>
      </w:pPr>
      <w:hyperlink w:anchor="83_Fang_Zhan_Dao_Guan_Jie_Ru_Zhu">
        <w:r>
          <w:rPr>
            <w:color w:val="467886" w:themeColor="hyperlink"/>
            <w:u w:val="single"/>
          </w:rPr>
          <w:t>83</w:t>
        </w:r>
        <w:r>
          <w:rPr>
            <w:color w:val="467886" w:themeColor="hyperlink"/>
            <w:u w:val="single"/>
          </w:rPr>
          <w:t xml:space="preserve">　房颤导管介入术后还要抗凝吗？</w:t>
        </w:r>
      </w:hyperlink>
    </w:p>
    <w:p w14:paraId="54DE6FDD" w14:textId="77777777" w:rsidR="006753D1" w:rsidRDefault="002F4AEE">
      <w:pPr>
        <w:spacing w:before="120" w:after="120"/>
        <w:ind w:leftChars="200" w:left="480" w:firstLineChars="0" w:firstLine="0"/>
      </w:pPr>
      <w:hyperlink w:anchor="84_Fang_Zhan_Wei_Chuang_Wai_Ke_S">
        <w:r>
          <w:rPr>
            <w:color w:val="467886" w:themeColor="hyperlink"/>
            <w:u w:val="single"/>
          </w:rPr>
          <w:t>84</w:t>
        </w:r>
        <w:r>
          <w:rPr>
            <w:color w:val="467886" w:themeColor="hyperlink"/>
            <w:u w:val="single"/>
          </w:rPr>
          <w:t xml:space="preserve">　房颤微创外科手术后还要抗凝吗？</w:t>
        </w:r>
      </w:hyperlink>
    </w:p>
    <w:p w14:paraId="54DE6FDE" w14:textId="77777777" w:rsidR="006753D1" w:rsidRDefault="002F4AEE">
      <w:pPr>
        <w:spacing w:before="120" w:after="120"/>
        <w:ind w:leftChars="200" w:left="480" w:firstLineChars="0" w:firstLine="0"/>
      </w:pPr>
      <w:hyperlink w:anchor="85_Fang_Zhan_He_Bing_Xin_Zang_Ba">
        <w:r>
          <w:rPr>
            <w:color w:val="467886" w:themeColor="hyperlink"/>
            <w:u w:val="single"/>
          </w:rPr>
          <w:t>85</w:t>
        </w:r>
        <w:r>
          <w:rPr>
            <w:color w:val="467886" w:themeColor="hyperlink"/>
            <w:u w:val="single"/>
          </w:rPr>
          <w:t xml:space="preserve">　房颤合并心脏瓣膜成形术的患者如何抗凝？</w:t>
        </w:r>
      </w:hyperlink>
    </w:p>
    <w:p w14:paraId="54DE6FDF" w14:textId="77777777" w:rsidR="006753D1" w:rsidRDefault="002F4AEE">
      <w:pPr>
        <w:spacing w:before="120" w:after="120"/>
        <w:ind w:leftChars="200" w:left="480" w:firstLineChars="0" w:firstLine="0"/>
      </w:pPr>
      <w:hyperlink w:anchor="86_Man_Xin_Shi_Lu_Fang_Zhan_De_Z">
        <w:r>
          <w:rPr>
            <w:color w:val="467886" w:themeColor="hyperlink"/>
            <w:u w:val="single"/>
          </w:rPr>
          <w:t>86</w:t>
        </w:r>
        <w:r>
          <w:rPr>
            <w:color w:val="467886" w:themeColor="hyperlink"/>
            <w:u w:val="single"/>
          </w:rPr>
          <w:t xml:space="preserve">　慢心室率房颤的主要特点、危害及其治疗原则是什么？</w:t>
        </w:r>
      </w:hyperlink>
    </w:p>
    <w:p w14:paraId="54DE6FE0" w14:textId="77777777" w:rsidR="006753D1" w:rsidRDefault="002F4AEE">
      <w:pPr>
        <w:spacing w:before="120" w:after="120"/>
        <w:ind w:leftChars="200" w:left="480" w:firstLineChars="0" w:firstLine="0"/>
      </w:pPr>
      <w:hyperlink w:anchor="87_Fang_Zhan_Yu_Qi_Bo_Qi_Shi_Shi">
        <w:r>
          <w:rPr>
            <w:color w:val="467886" w:themeColor="hyperlink"/>
            <w:u w:val="single"/>
          </w:rPr>
          <w:t>87</w:t>
        </w:r>
        <w:r>
          <w:rPr>
            <w:color w:val="467886" w:themeColor="hyperlink"/>
            <w:u w:val="single"/>
          </w:rPr>
          <w:t xml:space="preserve">　房颤与起搏器是什么关系？</w:t>
        </w:r>
      </w:hyperlink>
    </w:p>
    <w:p w14:paraId="54DE6FE1" w14:textId="77777777" w:rsidR="006753D1" w:rsidRDefault="002F4AEE">
      <w:pPr>
        <w:spacing w:before="120" w:after="120"/>
        <w:ind w:leftChars="200" w:left="480" w:firstLineChars="0" w:firstLine="0"/>
      </w:pPr>
      <w:hyperlink w:anchor="88_Fang_Zhan_He_Bing_Chang_Jian">
        <w:r>
          <w:rPr>
            <w:color w:val="467886" w:themeColor="hyperlink"/>
            <w:u w:val="single"/>
          </w:rPr>
          <w:t>88</w:t>
        </w:r>
        <w:r>
          <w:rPr>
            <w:color w:val="467886" w:themeColor="hyperlink"/>
            <w:u w:val="single"/>
          </w:rPr>
          <w:t xml:space="preserve">　房颤合并长间歇一定要安装心脏起搏器吗？</w:t>
        </w:r>
      </w:hyperlink>
    </w:p>
    <w:p w14:paraId="54DE6FE2" w14:textId="77777777" w:rsidR="006753D1" w:rsidRDefault="002F4AEE">
      <w:pPr>
        <w:spacing w:before="120" w:after="120"/>
        <w:ind w:leftChars="200" w:left="480" w:firstLineChars="0" w:firstLine="0"/>
      </w:pPr>
      <w:hyperlink w:anchor="89_He_Bing_IIIDu_Fang_Shi_Chuan">
        <w:r>
          <w:rPr>
            <w:color w:val="467886" w:themeColor="hyperlink"/>
            <w:u w:val="single"/>
          </w:rPr>
          <w:t>89</w:t>
        </w:r>
        <w:r>
          <w:rPr>
            <w:color w:val="467886" w:themeColor="hyperlink"/>
            <w:u w:val="single"/>
          </w:rPr>
          <w:t xml:space="preserve">　合并</w:t>
        </w:r>
        <w:r>
          <w:rPr>
            <w:color w:val="467886" w:themeColor="hyperlink"/>
            <w:u w:val="single"/>
          </w:rPr>
          <w:t>Ⅲ</w:t>
        </w:r>
        <w:r>
          <w:rPr>
            <w:color w:val="467886" w:themeColor="hyperlink"/>
            <w:u w:val="single"/>
          </w:rPr>
          <w:t>度房室传导阻滞的房颤患者植入心脏起搏器后，还要处理房颤吗？</w:t>
        </w:r>
      </w:hyperlink>
    </w:p>
    <w:p w14:paraId="54DE6FE3" w14:textId="77777777" w:rsidR="006753D1" w:rsidRDefault="002F4AEE">
      <w:pPr>
        <w:spacing w:before="120" w:after="120"/>
        <w:ind w:leftChars="200" w:left="480" w:firstLineChars="0" w:firstLine="0"/>
      </w:pPr>
      <w:hyperlink w:anchor="90_Fang_Zhan_He_Bing_Jia_Kang_Ke">
        <w:r>
          <w:rPr>
            <w:color w:val="467886" w:themeColor="hyperlink"/>
            <w:u w:val="single"/>
          </w:rPr>
          <w:t>90</w:t>
        </w:r>
        <w:r>
          <w:rPr>
            <w:color w:val="467886" w:themeColor="hyperlink"/>
            <w:u w:val="single"/>
          </w:rPr>
          <w:t xml:space="preserve">　房颤合并甲亢可以做房颤消融术吗？</w:t>
        </w:r>
      </w:hyperlink>
    </w:p>
    <w:p w14:paraId="54DE6FE4" w14:textId="77777777" w:rsidR="006753D1" w:rsidRDefault="002F4AEE">
      <w:pPr>
        <w:spacing w:before="120" w:after="120"/>
        <w:ind w:leftChars="200" w:left="480" w:firstLineChars="0" w:firstLine="0"/>
      </w:pPr>
      <w:hyperlink w:anchor="91_Fang_Zhan_He_Bing_Jia_Jian_Ke">
        <w:r>
          <w:rPr>
            <w:color w:val="467886" w:themeColor="hyperlink"/>
            <w:u w:val="single"/>
          </w:rPr>
          <w:t>91</w:t>
        </w:r>
        <w:r>
          <w:rPr>
            <w:color w:val="467886" w:themeColor="hyperlink"/>
            <w:u w:val="single"/>
          </w:rPr>
          <w:t xml:space="preserve">　房颤合并甲减可以做房颤消融术吗？</w:t>
        </w:r>
      </w:hyperlink>
    </w:p>
    <w:p w14:paraId="54DE6FE5" w14:textId="77777777" w:rsidR="006753D1" w:rsidRDefault="002F4AEE">
      <w:pPr>
        <w:spacing w:before="120" w:after="120"/>
        <w:ind w:leftChars="200" w:left="480" w:firstLineChars="0" w:firstLine="0"/>
      </w:pPr>
      <w:hyperlink w:anchor="92_Gao_Ling_Fang_Zhan_Huan_Zhe_K">
        <w:r>
          <w:rPr>
            <w:color w:val="467886" w:themeColor="hyperlink"/>
            <w:u w:val="single"/>
          </w:rPr>
          <w:t>92</w:t>
        </w:r>
        <w:r>
          <w:rPr>
            <w:color w:val="467886" w:themeColor="hyperlink"/>
            <w:u w:val="single"/>
          </w:rPr>
          <w:t xml:space="preserve">　高龄房颤患者可以做手术吗？</w:t>
        </w:r>
      </w:hyperlink>
    </w:p>
    <w:p w14:paraId="54DE6FE6" w14:textId="77777777" w:rsidR="006753D1" w:rsidRDefault="002F4AEE">
      <w:pPr>
        <w:spacing w:before="120" w:after="120"/>
        <w:ind w:leftChars="200" w:left="480" w:firstLineChars="0" w:firstLine="0"/>
      </w:pPr>
      <w:hyperlink w:anchor="93_Fang_Zhan_He_Bing_Xian_Tian_X">
        <w:r>
          <w:rPr>
            <w:color w:val="467886" w:themeColor="hyperlink"/>
            <w:u w:val="single"/>
          </w:rPr>
          <w:t>93</w:t>
        </w:r>
        <w:r>
          <w:rPr>
            <w:color w:val="467886" w:themeColor="hyperlink"/>
            <w:u w:val="single"/>
          </w:rPr>
          <w:t xml:space="preserve">　房颤合并先天性心脏病如何处理？</w:t>
        </w:r>
      </w:hyperlink>
    </w:p>
    <w:p w14:paraId="54DE6FE7" w14:textId="77777777" w:rsidR="006753D1" w:rsidRDefault="002F4AEE">
      <w:pPr>
        <w:spacing w:before="120" w:after="120"/>
        <w:ind w:leftChars="200" w:left="480" w:firstLineChars="0" w:firstLine="0"/>
      </w:pPr>
      <w:hyperlink w:anchor="94_Fang_Jian_Ge_Que_Sun_He_Bing">
        <w:r>
          <w:rPr>
            <w:color w:val="467886" w:themeColor="hyperlink"/>
            <w:u w:val="single"/>
          </w:rPr>
          <w:t>94</w:t>
        </w:r>
        <w:r>
          <w:rPr>
            <w:color w:val="467886" w:themeColor="hyperlink"/>
            <w:u w:val="single"/>
          </w:rPr>
          <w:t xml:space="preserve">　房间隔缺损合并房颤可以同期做微创手术吗？</w:t>
        </w:r>
      </w:hyperlink>
    </w:p>
    <w:p w14:paraId="54DE6FE8" w14:textId="77777777" w:rsidR="006753D1" w:rsidRDefault="002F4AEE">
      <w:pPr>
        <w:spacing w:before="120" w:after="120"/>
        <w:ind w:leftChars="200" w:left="480" w:firstLineChars="0" w:firstLine="0"/>
      </w:pPr>
      <w:hyperlink w:anchor="95_Fang_Zhan_He_Bing_Guan_Xin_Bi">
        <w:r>
          <w:rPr>
            <w:color w:val="467886" w:themeColor="hyperlink"/>
            <w:u w:val="single"/>
          </w:rPr>
          <w:t>95</w:t>
        </w:r>
        <w:r>
          <w:rPr>
            <w:color w:val="467886" w:themeColor="hyperlink"/>
            <w:u w:val="single"/>
          </w:rPr>
          <w:t xml:space="preserve">　房颤合并冠心病如何处理？</w:t>
        </w:r>
      </w:hyperlink>
    </w:p>
    <w:p w14:paraId="54DE6FE9" w14:textId="77777777" w:rsidR="006753D1" w:rsidRDefault="002F4AEE">
      <w:pPr>
        <w:spacing w:before="120" w:after="120"/>
        <w:ind w:leftChars="200" w:left="480" w:firstLineChars="0" w:firstLine="0"/>
      </w:pPr>
      <w:hyperlink w:anchor="96_Ru_He_Zai_Fei_Ti_Wai_Xun_Huan">
        <w:r>
          <w:rPr>
            <w:color w:val="467886" w:themeColor="hyperlink"/>
            <w:u w:val="single"/>
          </w:rPr>
          <w:t>96</w:t>
        </w:r>
        <w:r>
          <w:rPr>
            <w:color w:val="467886" w:themeColor="hyperlink"/>
            <w:u w:val="single"/>
          </w:rPr>
          <w:t xml:space="preserve">　如何在非体外循环下完成冠状动脉搭桥术联合房颤射频消融术？</w:t>
        </w:r>
      </w:hyperlink>
    </w:p>
    <w:p w14:paraId="54DE6FEA" w14:textId="77777777" w:rsidR="006753D1" w:rsidRDefault="002F4AEE">
      <w:pPr>
        <w:spacing w:before="120" w:after="120"/>
        <w:ind w:leftChars="200" w:left="480" w:firstLineChars="0" w:firstLine="0"/>
      </w:pPr>
      <w:hyperlink w:anchor="97_Fang_Zhan_He_Bing_Xin_Zang_Ba">
        <w:r>
          <w:rPr>
            <w:color w:val="467886" w:themeColor="hyperlink"/>
            <w:u w:val="single"/>
          </w:rPr>
          <w:t>97</w:t>
        </w:r>
        <w:r>
          <w:rPr>
            <w:color w:val="467886" w:themeColor="hyperlink"/>
            <w:u w:val="single"/>
          </w:rPr>
          <w:t xml:space="preserve">　房颤合并心脏瓣膜病如何处理？</w:t>
        </w:r>
      </w:hyperlink>
    </w:p>
    <w:p w14:paraId="54DE6FEB" w14:textId="77777777" w:rsidR="006753D1" w:rsidRDefault="002F4AEE">
      <w:pPr>
        <w:spacing w:before="120" w:after="120"/>
        <w:ind w:leftChars="200" w:left="480" w:firstLineChars="0" w:firstLine="0"/>
      </w:pPr>
      <w:hyperlink w:anchor="98_Er_Jian_Ban_Bing_Bian_He_Bing">
        <w:r>
          <w:rPr>
            <w:color w:val="467886" w:themeColor="hyperlink"/>
            <w:u w:val="single"/>
          </w:rPr>
          <w:t>98</w:t>
        </w:r>
        <w:r>
          <w:rPr>
            <w:color w:val="467886" w:themeColor="hyperlink"/>
            <w:u w:val="single"/>
          </w:rPr>
          <w:t xml:space="preserve">　二尖瓣病变合并房颤一起手术时能做微创吗？</w:t>
        </w:r>
      </w:hyperlink>
    </w:p>
    <w:p w14:paraId="54DE6FEC" w14:textId="77777777" w:rsidR="006753D1" w:rsidRDefault="002F4AEE">
      <w:pPr>
        <w:spacing w:before="120" w:after="120"/>
        <w:ind w:leftChars="200" w:left="480" w:firstLineChars="0" w:firstLine="0"/>
      </w:pPr>
      <w:hyperlink w:anchor="99_Kuo_Zhang_Xing_Xin_Ji_Bing_Hu">
        <w:r>
          <w:rPr>
            <w:color w:val="467886" w:themeColor="hyperlink"/>
            <w:u w:val="single"/>
          </w:rPr>
          <w:t>99</w:t>
        </w:r>
        <w:r>
          <w:rPr>
            <w:color w:val="467886" w:themeColor="hyperlink"/>
            <w:u w:val="single"/>
          </w:rPr>
          <w:t xml:space="preserve">　扩张性心肌病患者发生房颤时如何处理？</w:t>
        </w:r>
      </w:hyperlink>
    </w:p>
    <w:p w14:paraId="54DE6FEE" w14:textId="6ED2201D" w:rsidR="006753D1" w:rsidRDefault="002F4AEE" w:rsidP="00146E7F">
      <w:pPr>
        <w:spacing w:before="120" w:after="120"/>
        <w:ind w:leftChars="200" w:left="480" w:firstLineChars="0" w:firstLine="0"/>
      </w:pPr>
      <w:hyperlink w:anchor="100_Xin_Zang_Wai_Ke_Shou_Zhu_Hou">
        <w:r>
          <w:rPr>
            <w:color w:val="467886" w:themeColor="hyperlink"/>
            <w:u w:val="single"/>
          </w:rPr>
          <w:t>100</w:t>
        </w:r>
        <w:r>
          <w:rPr>
            <w:rFonts w:ascii="宋体" w:eastAsia="宋体" w:hAnsi="宋体" w:cs="宋体" w:hint="eastAsia"/>
            <w:color w:val="467886" w:themeColor="hyperlink"/>
            <w:u w:val="single"/>
          </w:rPr>
          <w:t xml:space="preserve">　心脏外科手</w:t>
        </w:r>
        <w:r>
          <w:rPr>
            <w:rFonts w:ascii="宋体" w:eastAsia="宋体" w:hAnsi="宋体" w:cs="宋体" w:hint="eastAsia"/>
            <w:color w:val="467886" w:themeColor="hyperlink"/>
            <w:u w:val="single"/>
          </w:rPr>
          <w:t>后远期新发房颤该如何处理？</w:t>
        </w:r>
      </w:hyperlink>
      <w:r>
        <w:fldChar w:fldCharType="end"/>
      </w:r>
    </w:p>
    <w:p w14:paraId="54DE6FF0" w14:textId="77777777" w:rsidR="006753D1" w:rsidRDefault="002F4AEE">
      <w:pPr>
        <w:pStyle w:val="Para01"/>
        <w:pageBreakBefore/>
        <w:spacing w:before="240" w:after="240"/>
        <w:rPr>
          <w:rFonts w:hint="eastAsia"/>
        </w:rPr>
      </w:pPr>
      <w:bookmarkStart w:id="0" w:name="Top_of_fow001_html"/>
      <w:bookmarkStart w:id="1" w:name="Bian_Wei_Hui"/>
      <w:r>
        <w:t>编委会</w:t>
      </w:r>
      <w:bookmarkEnd w:id="0"/>
      <w:bookmarkEnd w:id="1"/>
    </w:p>
    <w:p w14:paraId="54DE6FF1" w14:textId="77777777" w:rsidR="006753D1" w:rsidRDefault="002F4AEE">
      <w:pPr>
        <w:spacing w:before="120" w:after="120"/>
        <w:ind w:firstLine="480"/>
      </w:pPr>
      <w:r>
        <w:t>主</w:t>
      </w:r>
      <w:r>
        <w:t xml:space="preserve"> </w:t>
      </w:r>
      <w:r>
        <w:t>编</w:t>
      </w:r>
      <w:r>
        <w:t xml:space="preserve"> </w:t>
      </w:r>
      <w:r>
        <w:t>梅</w:t>
      </w:r>
      <w:r>
        <w:t xml:space="preserve"> </w:t>
      </w:r>
      <w:r>
        <w:t>举</w:t>
      </w:r>
    </w:p>
    <w:p w14:paraId="54DE6FF2" w14:textId="77777777" w:rsidR="006753D1" w:rsidRDefault="002F4AEE">
      <w:pPr>
        <w:spacing w:before="120" w:after="120"/>
        <w:ind w:firstLine="480"/>
      </w:pPr>
      <w:r>
        <w:t>编委会名单</w:t>
      </w:r>
      <w:r>
        <w:t xml:space="preserve"> </w:t>
      </w:r>
      <w:r>
        <w:t>（按姓氏汉语拼音排名）</w:t>
      </w:r>
    </w:p>
    <w:p w14:paraId="54DE6FF3" w14:textId="77777777" w:rsidR="006753D1" w:rsidRDefault="002F4AEE">
      <w:pPr>
        <w:spacing w:before="120" w:after="120"/>
        <w:ind w:firstLine="480"/>
      </w:pPr>
      <w:r>
        <w:t>丁芳宝</w:t>
      </w:r>
      <w:r>
        <w:t xml:space="preserve"> </w:t>
      </w:r>
      <w:r>
        <w:t>上海交通大学医学院附属新华医院心胸外科</w:t>
      </w:r>
      <w:r>
        <w:t xml:space="preserve"> </w:t>
      </w:r>
      <w:r>
        <w:t>主任医师</w:t>
      </w:r>
    </w:p>
    <w:p w14:paraId="54DE6FF4" w14:textId="77777777" w:rsidR="006753D1" w:rsidRDefault="002F4AEE">
      <w:pPr>
        <w:spacing w:before="120" w:after="120"/>
        <w:ind w:firstLine="480"/>
      </w:pPr>
      <w:r>
        <w:t>黄健兵</w:t>
      </w:r>
      <w:r>
        <w:t xml:space="preserve"> </w:t>
      </w:r>
      <w:r>
        <w:t>上海交通大学医学院附属新华医院心胸外科</w:t>
      </w:r>
      <w:r>
        <w:t xml:space="preserve"> </w:t>
      </w:r>
      <w:r>
        <w:t>副主任医师</w:t>
      </w:r>
    </w:p>
    <w:p w14:paraId="54DE6FF5" w14:textId="77777777" w:rsidR="006753D1" w:rsidRDefault="002F4AEE">
      <w:pPr>
        <w:spacing w:before="120" w:after="120"/>
        <w:ind w:firstLine="480"/>
      </w:pPr>
      <w:r>
        <w:t>姜兆磊</w:t>
      </w:r>
      <w:r>
        <w:t xml:space="preserve"> </w:t>
      </w:r>
      <w:r>
        <w:t>上海交通大学医学院附属新华医院心胸外科</w:t>
      </w:r>
      <w:r>
        <w:t xml:space="preserve"> </w:t>
      </w:r>
      <w:r>
        <w:t>副主任医师</w:t>
      </w:r>
    </w:p>
    <w:p w14:paraId="54DE6FF6" w14:textId="77777777" w:rsidR="006753D1" w:rsidRDefault="002F4AEE">
      <w:pPr>
        <w:spacing w:before="120" w:after="120"/>
        <w:ind w:firstLine="480"/>
      </w:pPr>
      <w:r>
        <w:t>刘</w:t>
      </w:r>
      <w:r>
        <w:t xml:space="preserve"> </w:t>
      </w:r>
      <w:r>
        <w:t>浩</w:t>
      </w:r>
      <w:r>
        <w:t xml:space="preserve"> </w:t>
      </w:r>
      <w:r>
        <w:t>上海交通大学医学院附属新华医院心胸外科</w:t>
      </w:r>
      <w:r>
        <w:t xml:space="preserve"> </w:t>
      </w:r>
      <w:r>
        <w:t>副主任医师</w:t>
      </w:r>
    </w:p>
    <w:p w14:paraId="54DE6FF7" w14:textId="77777777" w:rsidR="006753D1" w:rsidRDefault="002F4AEE">
      <w:pPr>
        <w:spacing w:before="120" w:after="120"/>
        <w:ind w:firstLine="480"/>
      </w:pPr>
      <w:r>
        <w:t>马</w:t>
      </w:r>
      <w:r>
        <w:t xml:space="preserve"> </w:t>
      </w:r>
      <w:r>
        <w:t>南</w:t>
      </w:r>
      <w:r>
        <w:t xml:space="preserve"> </w:t>
      </w:r>
      <w:r>
        <w:t>上海交通大学医学院附属新华医院心胸外科</w:t>
      </w:r>
      <w:r>
        <w:t xml:space="preserve"> </w:t>
      </w:r>
      <w:r>
        <w:t>副主任医师</w:t>
      </w:r>
    </w:p>
    <w:p w14:paraId="54DE6FF8" w14:textId="77777777" w:rsidR="006753D1" w:rsidRDefault="002F4AEE">
      <w:pPr>
        <w:spacing w:before="120" w:after="120"/>
        <w:ind w:firstLine="480"/>
      </w:pPr>
      <w:r>
        <w:t>梅</w:t>
      </w:r>
      <w:r>
        <w:t xml:space="preserve"> </w:t>
      </w:r>
      <w:r>
        <w:t>举</w:t>
      </w:r>
      <w:r>
        <w:t xml:space="preserve"> </w:t>
      </w:r>
      <w:r>
        <w:t>上海交通大学医学院附属新华医院心胸外科</w:t>
      </w:r>
      <w:r>
        <w:t xml:space="preserve"> </w:t>
      </w:r>
      <w:r>
        <w:t>主任医师</w:t>
      </w:r>
    </w:p>
    <w:p w14:paraId="54DE6FF9" w14:textId="77777777" w:rsidR="006753D1" w:rsidRDefault="002F4AEE">
      <w:pPr>
        <w:spacing w:before="120" w:after="120"/>
        <w:ind w:firstLine="480"/>
      </w:pPr>
      <w:r>
        <w:t>沈赛娥</w:t>
      </w:r>
      <w:r>
        <w:t xml:space="preserve"> </w:t>
      </w:r>
      <w:r>
        <w:t>上海交通大学医学院附属新华医院麻醉科</w:t>
      </w:r>
      <w:r>
        <w:t xml:space="preserve"> </w:t>
      </w:r>
      <w:r>
        <w:t>主任医师</w:t>
      </w:r>
    </w:p>
    <w:p w14:paraId="54DE6FFA" w14:textId="77777777" w:rsidR="006753D1" w:rsidRDefault="002F4AEE">
      <w:pPr>
        <w:spacing w:before="120" w:after="120"/>
        <w:ind w:firstLine="480"/>
      </w:pPr>
      <w:r>
        <w:t>汤</w:t>
      </w:r>
      <w:r>
        <w:t xml:space="preserve"> </w:t>
      </w:r>
      <w:r>
        <w:t>敏</w:t>
      </w:r>
      <w:r>
        <w:t xml:space="preserve"> </w:t>
      </w:r>
      <w:r>
        <w:t>上海交通大学医学院附属新华医院心胸外科</w:t>
      </w:r>
      <w:r>
        <w:t xml:space="preserve"> </w:t>
      </w:r>
      <w:r>
        <w:t>副主任医师</w:t>
      </w:r>
    </w:p>
    <w:p w14:paraId="54DE706E" w14:textId="77777777" w:rsidR="006753D1" w:rsidRDefault="002F4AEE">
      <w:pPr>
        <w:pStyle w:val="Para01"/>
        <w:pageBreakBefore/>
        <w:spacing w:before="240" w:after="240"/>
        <w:rPr>
          <w:rFonts w:hint="eastAsia"/>
        </w:rPr>
      </w:pPr>
      <w:bookmarkStart w:id="2" w:name="1_Shi_Yao_Shi_Fang_Zhan"/>
      <w:bookmarkStart w:id="3" w:name="Top_of_txt002_html"/>
      <w:r>
        <w:t>1</w:t>
      </w:r>
      <w:r>
        <w:t xml:space="preserve"> </w:t>
      </w:r>
      <w:r>
        <w:t>什么是房颤？</w:t>
      </w:r>
      <w:bookmarkEnd w:id="2"/>
      <w:bookmarkEnd w:id="3"/>
    </w:p>
    <w:p w14:paraId="54DE706F" w14:textId="77777777" w:rsidR="006753D1" w:rsidRDefault="002F4AEE">
      <w:pPr>
        <w:spacing w:before="120" w:after="120"/>
        <w:ind w:firstLine="480"/>
      </w:pPr>
      <w:r>
        <w:t>心房颤动（简称房颤）是指本来规则有序的心房电活动消失，代之以快速无序的房颤波（</w:t>
      </w:r>
      <w:r>
        <w:t>350</w:t>
      </w:r>
      <w:r>
        <w:t>～</w:t>
      </w:r>
      <w:r>
        <w:t>600</w:t>
      </w:r>
      <w:r>
        <w:t>次</w:t>
      </w:r>
      <w:r>
        <w:t>/</w:t>
      </w:r>
      <w:r>
        <w:t>分钟），它是临床上最严重的心房电活动紊乱，也是最常见的快速性室上性心律失常之一。</w:t>
      </w:r>
    </w:p>
    <w:p w14:paraId="54DE7070" w14:textId="77777777" w:rsidR="006753D1" w:rsidRDefault="002F4AEE">
      <w:pPr>
        <w:spacing w:before="120" w:after="120"/>
        <w:ind w:firstLine="480"/>
      </w:pPr>
      <w:r>
        <w:t>房颤时，由于心房的不规则颤动而使心房和心室失去了有序、有效的收缩与舒张，进而导致心脏的泵血功能下降或丧失。房颤时房室结对心房激动的传导递减，使得心室节律、心室率极不规则，而且心室率与外周血管脉搏的次数不一致。心房和心室节律与心室率紊乱、心功能受损，以及左心房和左心耳内血流速度变慢发生淤滞，使得左心耳内附壁血栓的发生率大大增加，导致血栓脱落至脑及外周血管内而造成一系列的危害。</w:t>
      </w:r>
    </w:p>
    <w:p w14:paraId="54DE7071" w14:textId="77777777" w:rsidR="006753D1" w:rsidRDefault="002F4AEE">
      <w:pPr>
        <w:pStyle w:val="Para01"/>
        <w:pageBreakBefore/>
        <w:spacing w:before="240" w:after="240"/>
        <w:rPr>
          <w:rFonts w:hint="eastAsia"/>
        </w:rPr>
      </w:pPr>
      <w:bookmarkStart w:id="4" w:name="Top_of_txt003_html"/>
      <w:bookmarkStart w:id="5" w:name="2_Fang_Zhan_De_Zheng_Zhuang_Shi"/>
      <w:r>
        <w:t xml:space="preserve">2 </w:t>
      </w:r>
      <w:r>
        <w:t>房颤的症状是什么？</w:t>
      </w:r>
      <w:bookmarkEnd w:id="4"/>
      <w:bookmarkEnd w:id="5"/>
    </w:p>
    <w:p w14:paraId="54DE7072" w14:textId="77777777" w:rsidR="006753D1" w:rsidRDefault="002F4AEE">
      <w:pPr>
        <w:spacing w:before="120" w:after="120"/>
        <w:ind w:firstLine="480"/>
      </w:pPr>
      <w:r>
        <w:t>房颤最常见的临床症状是心慌、胸闷、乏力、运动耐量下降，房颤的心房、心室率异常是产生症状的主要原因。房颤引起心房、心室功能下降，心排出量可下降</w:t>
      </w:r>
      <w:r>
        <w:t>15%</w:t>
      </w:r>
      <w:r>
        <w:t>～</w:t>
      </w:r>
      <w:r>
        <w:t>30%</w:t>
      </w:r>
      <w:r>
        <w:t>。</w:t>
      </w:r>
    </w:p>
    <w:p w14:paraId="54DE7073" w14:textId="77777777" w:rsidR="006753D1" w:rsidRDefault="002F4AEE">
      <w:pPr>
        <w:spacing w:before="120" w:after="120"/>
        <w:ind w:firstLine="480"/>
      </w:pPr>
      <w:r>
        <w:t>房颤引起的心室停搏可导致患者脑供血不足而发生黑矇、晕厥。房颤并发左心房、左心耳附壁血栓易引起动脉栓塞，其中脑卒中和血栓栓塞最常见，是致残和致死的重要原因。房颤症状的严重程度可通过欧洲心律协会（</w:t>
      </w:r>
      <w:r>
        <w:t>EHRA</w:t>
      </w:r>
      <w:r>
        <w:t>）房颤症状评分标准来评估（表</w:t>
      </w:r>
      <w:r>
        <w:t>1</w:t>
      </w:r>
      <w:r>
        <w:t>）。</w:t>
      </w:r>
    </w:p>
    <w:p w14:paraId="54DE7074" w14:textId="77777777" w:rsidR="006753D1" w:rsidRDefault="002F4AEE">
      <w:pPr>
        <w:pStyle w:val="Para04"/>
        <w:spacing w:before="240" w:after="240"/>
      </w:pPr>
      <w:r>
        <w:t>表</w:t>
      </w:r>
      <w:r>
        <w:t>1 EHRA</w:t>
      </w:r>
      <w:r>
        <w:t>房颤症状评分标准</w:t>
      </w:r>
    </w:p>
    <w:p w14:paraId="54DE7075" w14:textId="77777777" w:rsidR="006753D1" w:rsidRDefault="002F4AEE">
      <w:pPr>
        <w:pStyle w:val="Para03"/>
        <w:spacing w:before="240" w:after="240"/>
      </w:pPr>
      <w:bookmarkStart w:id="6" w:name="Biao_1_EHRAFang_Zhan_Zheng_Zhuan"/>
      <w:r>
        <w:rPr>
          <w:noProof/>
        </w:rPr>
        <w:drawing>
          <wp:anchor distT="0" distB="0" distL="0" distR="0" simplePos="0" relativeHeight="251661312" behindDoc="0" locked="0" layoutInCell="1" allowOverlap="1" wp14:anchorId="54DE72AF" wp14:editId="54DE72B0">
            <wp:simplePos x="0" y="0"/>
            <wp:positionH relativeFrom="margin">
              <wp:align>center</wp:align>
            </wp:positionH>
            <wp:positionV relativeFrom="line">
              <wp:align>top</wp:align>
            </wp:positionV>
            <wp:extent cx="4622800" cy="2184400"/>
            <wp:effectExtent l="0" t="0" r="0" b="0"/>
            <wp:wrapTopAndBottom/>
            <wp:docPr id="3" name="txt003_1.jpg" descr="txt003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xt003_1.jpg" descr="txt003_1.jpg"/>
                    <pic:cNvPicPr/>
                  </pic:nvPicPr>
                  <pic:blipFill>
                    <a:blip r:embed="rId7"/>
                    <a:stretch>
                      <a:fillRect/>
                    </a:stretch>
                  </pic:blipFill>
                  <pic:spPr>
                    <a:xfrm>
                      <a:off x="0" y="0"/>
                      <a:ext cx="4622800" cy="2184400"/>
                    </a:xfrm>
                    <a:prstGeom prst="rect">
                      <a:avLst/>
                    </a:prstGeom>
                  </pic:spPr>
                </pic:pic>
              </a:graphicData>
            </a:graphic>
          </wp:anchor>
        </w:drawing>
      </w:r>
      <w:bookmarkEnd w:id="6"/>
    </w:p>
    <w:p w14:paraId="54DE7076" w14:textId="77777777" w:rsidR="006753D1" w:rsidRDefault="002F4AEE">
      <w:pPr>
        <w:pStyle w:val="Para01"/>
        <w:pageBreakBefore/>
        <w:spacing w:before="240" w:after="240"/>
        <w:rPr>
          <w:rFonts w:hint="eastAsia"/>
        </w:rPr>
      </w:pPr>
      <w:bookmarkStart w:id="7" w:name="3_Fang_Zhan_You_Shi_Yao_Wei_Hai"/>
      <w:bookmarkStart w:id="8" w:name="Top_of_txt004_html"/>
      <w:r>
        <w:t xml:space="preserve">3 </w:t>
      </w:r>
      <w:r>
        <w:t>房颤有什么危害？</w:t>
      </w:r>
      <w:bookmarkEnd w:id="7"/>
      <w:bookmarkEnd w:id="8"/>
    </w:p>
    <w:p w14:paraId="54DE7077" w14:textId="77777777" w:rsidR="006753D1" w:rsidRDefault="002F4AEE">
      <w:pPr>
        <w:spacing w:before="120" w:after="120"/>
        <w:ind w:firstLine="480"/>
      </w:pPr>
      <w:r>
        <w:t>（</w:t>
      </w:r>
      <w:r>
        <w:t>1</w:t>
      </w:r>
      <w:r>
        <w:t>）脑卒中和血栓栓塞：房颤会增加缺血性脑卒中和体循环动脉栓塞的风险，年发病率分别为</w:t>
      </w:r>
      <w:r>
        <w:t>1.92%</w:t>
      </w:r>
      <w:r>
        <w:t>和</w:t>
      </w:r>
      <w:r>
        <w:t>0.24%</w:t>
      </w:r>
      <w:r>
        <w:t>。房颤患者发生缺血性脑卒中的风险是非房颤患者的</w:t>
      </w:r>
      <w:r>
        <w:t>4</w:t>
      </w:r>
      <w:r>
        <w:t>～</w:t>
      </w:r>
      <w:r>
        <w:t>5</w:t>
      </w:r>
      <w:r>
        <w:t>倍，而脑卒中的发生将导致近</w:t>
      </w:r>
      <w:r>
        <w:t>20%</w:t>
      </w:r>
      <w:r>
        <w:t>的致死率及近</w:t>
      </w:r>
      <w:r>
        <w:t>60%</w:t>
      </w:r>
      <w:r>
        <w:t>的致残率。</w:t>
      </w:r>
    </w:p>
    <w:p w14:paraId="54DE7078" w14:textId="77777777" w:rsidR="006753D1" w:rsidRDefault="002F4AEE">
      <w:pPr>
        <w:spacing w:before="120" w:after="120"/>
        <w:ind w:firstLine="480"/>
      </w:pPr>
      <w:r>
        <w:t>（</w:t>
      </w:r>
      <w:r>
        <w:t>2</w:t>
      </w:r>
      <w:r>
        <w:t>）心力衰竭（简称心衰）：常与房颤同时存在并形成恶性循环，两者有相同的危险因素如高血压、糖尿病及心脏瓣膜病等，房颤使心衰的患病率增加</w:t>
      </w:r>
      <w:r>
        <w:t>3</w:t>
      </w:r>
      <w:r>
        <w:t>倍且加重心衰的症状。</w:t>
      </w:r>
    </w:p>
    <w:p w14:paraId="54DE7079" w14:textId="77777777" w:rsidR="006753D1" w:rsidRDefault="002F4AEE">
      <w:pPr>
        <w:spacing w:before="120" w:after="120"/>
        <w:ind w:firstLine="480"/>
      </w:pPr>
      <w:r>
        <w:t>（</w:t>
      </w:r>
      <w:r>
        <w:t>3</w:t>
      </w:r>
      <w:r>
        <w:t>）心肌梗死与猝死：房颤患者发生心肌梗死的风险增加</w:t>
      </w:r>
      <w:r>
        <w:t>2</w:t>
      </w:r>
      <w:r>
        <w:t>倍，但与年龄相关性较小。另外，房颤还可引发心室颤动（简称室颤）而致患者猝死。</w:t>
      </w:r>
    </w:p>
    <w:p w14:paraId="54DE707A" w14:textId="77777777" w:rsidR="006753D1" w:rsidRDefault="002F4AEE">
      <w:pPr>
        <w:spacing w:before="120" w:after="120"/>
        <w:ind w:firstLine="480"/>
      </w:pPr>
      <w:r>
        <w:t>（</w:t>
      </w:r>
      <w:r>
        <w:t>4</w:t>
      </w:r>
      <w:r>
        <w:t>）认知功能下降和痴呆：房颤会增加认知功能下降、痴呆、阿尔茨海默病和血管性痴呆的风险。即使对于没有脑卒中的患者，房颤同样可以导致认知功能下降，其中对认知的影响主要表现在学习能力、记忆力、执行力和注意力</w:t>
      </w:r>
      <w:r>
        <w:t>4</w:t>
      </w:r>
      <w:r>
        <w:t>个方面。</w:t>
      </w:r>
    </w:p>
    <w:p w14:paraId="54DE707B" w14:textId="77777777" w:rsidR="006753D1" w:rsidRDefault="002F4AEE">
      <w:pPr>
        <w:spacing w:before="120" w:after="120"/>
        <w:ind w:firstLine="480"/>
      </w:pPr>
      <w:r>
        <w:t>（</w:t>
      </w:r>
      <w:r>
        <w:t>5</w:t>
      </w:r>
      <w:r>
        <w:t>）肾功能损伤：是房颤的危险因素，同时房颤患者出现肾功能损伤的风险也增加。</w:t>
      </w:r>
    </w:p>
    <w:p w14:paraId="54DE707C" w14:textId="77777777" w:rsidR="006753D1" w:rsidRDefault="002F4AEE">
      <w:pPr>
        <w:pStyle w:val="Para01"/>
        <w:pageBreakBefore/>
        <w:spacing w:before="240" w:after="240"/>
        <w:rPr>
          <w:rFonts w:hint="eastAsia"/>
        </w:rPr>
      </w:pPr>
      <w:bookmarkStart w:id="9" w:name="Top_of_txt005_html"/>
      <w:bookmarkStart w:id="10" w:name="4_Fang_Zhan_Zen_Yao_Zhen_Duan"/>
      <w:r>
        <w:t xml:space="preserve">4 </w:t>
      </w:r>
      <w:r>
        <w:t>房颤怎么诊断？</w:t>
      </w:r>
      <w:bookmarkEnd w:id="9"/>
      <w:bookmarkEnd w:id="10"/>
    </w:p>
    <w:p w14:paraId="54DE707D" w14:textId="77777777" w:rsidR="006753D1" w:rsidRDefault="002F4AEE">
      <w:pPr>
        <w:spacing w:before="120" w:after="120"/>
        <w:ind w:firstLine="480"/>
      </w:pPr>
      <w:r>
        <w:t>房颤的明确诊断主要依据心电图或其他心电记录。重复每日心电图检查可以提高无症状阵发性房颤的检出率。对于＞</w:t>
      </w:r>
      <w:r>
        <w:t>65</w:t>
      </w:r>
      <w:r>
        <w:t>岁的患者，通过心电图或触诊脉搏（对脉搏不规律的患者随后进行心电图检查）的方法筛查房颤。房颤时</w:t>
      </w:r>
      <w:r>
        <w:t>P</w:t>
      </w:r>
      <w:r>
        <w:t>波消失，以</w:t>
      </w:r>
      <w:r>
        <w:t>f</w:t>
      </w:r>
      <w:r>
        <w:t>波代之，频率为</w:t>
      </w:r>
      <w:r>
        <w:t>350</w:t>
      </w:r>
      <w:r>
        <w:t>～</w:t>
      </w:r>
      <w:r>
        <w:t>600</w:t>
      </w:r>
      <w:r>
        <w:t>次</w:t>
      </w:r>
      <w:r>
        <w:t>/</w:t>
      </w:r>
      <w:r>
        <w:t>分钟，</w:t>
      </w:r>
      <w:r>
        <w:t>QRS</w:t>
      </w:r>
      <w:r>
        <w:t>波节律绝对不规则，表现为</w:t>
      </w:r>
      <w:r>
        <w:t>RR</w:t>
      </w:r>
      <w:r>
        <w:t>间期不匀齐，</w:t>
      </w:r>
      <w:r>
        <w:t>QRS</w:t>
      </w:r>
      <w:r>
        <w:t>波形态多正常。动态心电图有助于发现短阵房颤及无症状性房颤，提高房颤的诊断率。对脑卒中患者做动态心电图检查，房颤的检出并不少见。</w:t>
      </w:r>
    </w:p>
    <w:p w14:paraId="54DE707E" w14:textId="77777777" w:rsidR="006753D1" w:rsidRDefault="002F4AEE">
      <w:pPr>
        <w:spacing w:before="120" w:after="120"/>
        <w:ind w:firstLine="480"/>
      </w:pPr>
      <w:r>
        <w:t>具有心房起搏功能的起搏器或植入型心律转复除颤器可行持续监测心房节律，能检出患者的心房高频事件、房颤负荷和无症状性房颤等。</w:t>
      </w:r>
    </w:p>
    <w:p w14:paraId="54DE707F" w14:textId="77777777" w:rsidR="006753D1" w:rsidRDefault="002F4AEE">
      <w:pPr>
        <w:spacing w:before="120" w:after="120"/>
        <w:ind w:firstLine="480"/>
      </w:pPr>
      <w:r>
        <w:t>带有心电监测功能的智能手机、手表、血压计可用来识别无症状性房颤。而且，运用这些新技术或植入式心电事件记录仪、体外循环记录仪与智能手机进行无线网络连接后，可对房颤射频消融术后患者行长程心电监测，以评估房颤是否复发。</w:t>
      </w:r>
    </w:p>
    <w:p w14:paraId="54DE7080" w14:textId="77777777" w:rsidR="006753D1" w:rsidRDefault="002F4AEE">
      <w:pPr>
        <w:pStyle w:val="Para01"/>
        <w:pageBreakBefore/>
        <w:spacing w:before="240" w:after="240"/>
        <w:rPr>
          <w:rFonts w:hint="eastAsia"/>
        </w:rPr>
      </w:pPr>
      <w:bookmarkStart w:id="11" w:name="Top_of_txt006_html"/>
      <w:bookmarkStart w:id="12" w:name="5_Fang_Zhan_De_Wei_Xian_Yin_Su_Y"/>
      <w:r>
        <w:t xml:space="preserve">5 </w:t>
      </w:r>
      <w:r>
        <w:t>房颤的危险因素有哪些？</w:t>
      </w:r>
      <w:bookmarkEnd w:id="11"/>
      <w:bookmarkEnd w:id="12"/>
    </w:p>
    <w:p w14:paraId="54DE7081" w14:textId="77777777" w:rsidR="006753D1" w:rsidRDefault="002F4AEE">
      <w:pPr>
        <w:spacing w:before="120" w:after="120"/>
        <w:ind w:firstLine="480"/>
      </w:pPr>
      <w:r>
        <w:t>研究显示，多个危险因素与房颤发作、相关并发症发生及房颤消融术后复发相关。其中可干预的临床危险因素有：高血压、糖尿病、心肌梗死、心脏瓣膜病、慢性阻塞性肺疾病、慢性肾病、血管病、肥胖、耐力运动、睡眠呼吸暂停综合征、甲状腺功能异常、吸烟、饮酒；不可干预的临床危险因素有：年龄、性别、家族史、种族、身高、基因以及一些实验室检查指标，如左心室肥厚、左心房增大、左心室短轴缩短率降低、反应蛋白、血浆脑钠肽等。对可干预危险因素进行有效的管理与干预，可降低房颤的发生与复发，这是房颤整体管理的重要组成部分。</w:t>
      </w:r>
    </w:p>
    <w:p w14:paraId="54DE7082" w14:textId="77777777" w:rsidR="006753D1" w:rsidRDefault="002F4AEE">
      <w:pPr>
        <w:spacing w:before="120" w:after="120"/>
        <w:ind w:firstLine="480"/>
      </w:pPr>
      <w:r>
        <w:t>高血压是房颤患者最重要的危险因素。如果不能较好地控制血压，高血压患者发生房颤的风险将会显著增加。糖尿病经常与房颤共存，它可以使心房间质纤维化，使心电活动传导缓慢，促使心房重构。同时，糖尿病也是导致患者发生脑卒中的危险因素。房颤的发病和进展与睡眠呼吸暂停的严重程度呈正相关。睡眠呼吸暂停患者更易发生房颤的机制可能包括低氧血症、自主神经功能紊乱、高碳酸血症等。酒精摄入是发生房颤、血栓栓塞事件以及房颤消融术后复发的危险因素，饮酒越频繁，危险度相应越高。</w:t>
      </w:r>
    </w:p>
    <w:p w14:paraId="54DE7083" w14:textId="77777777" w:rsidR="006753D1" w:rsidRDefault="002F4AEE">
      <w:pPr>
        <w:pStyle w:val="Para01"/>
        <w:pageBreakBefore/>
        <w:spacing w:before="240" w:after="240"/>
        <w:rPr>
          <w:rFonts w:hint="eastAsia"/>
        </w:rPr>
      </w:pPr>
      <w:bookmarkStart w:id="13" w:name="6_Fang_Zhan_De_Fen_Lei_You_Na_Xi"/>
      <w:bookmarkStart w:id="14" w:name="Top_of_txt007_html"/>
      <w:r>
        <w:t xml:space="preserve">6 </w:t>
      </w:r>
      <w:r>
        <w:t>房颤的分类有哪些？</w:t>
      </w:r>
      <w:bookmarkEnd w:id="13"/>
      <w:bookmarkEnd w:id="14"/>
    </w:p>
    <w:p w14:paraId="54DE7084" w14:textId="77777777" w:rsidR="006753D1" w:rsidRDefault="002F4AEE">
      <w:pPr>
        <w:spacing w:before="120" w:after="120"/>
        <w:ind w:firstLine="480"/>
      </w:pPr>
      <w:r>
        <w:t>房颤有多种分类方法，最常用的分类是将房颤分为孤立性房颤和瓣膜病性房颤。孤立性房颤也可称为非瓣膜病性房颤。当然孤立性房颤也可合并有高血压、糖尿病等。表</w:t>
      </w:r>
      <w:r>
        <w:t>2</w:t>
      </w:r>
      <w:r>
        <w:t>的房颤分类是目前最常用的分类方法。</w:t>
      </w:r>
    </w:p>
    <w:p w14:paraId="54DE7085" w14:textId="77777777" w:rsidR="006753D1" w:rsidRDefault="002F4AEE">
      <w:pPr>
        <w:pStyle w:val="Para04"/>
        <w:spacing w:before="240" w:after="240"/>
      </w:pPr>
      <w:r>
        <w:t>表</w:t>
      </w:r>
      <w:r>
        <w:t xml:space="preserve">2 </w:t>
      </w:r>
      <w:r>
        <w:t>孤立性房颤的分类</w:t>
      </w:r>
    </w:p>
    <w:p w14:paraId="54DE7086" w14:textId="77777777" w:rsidR="006753D1" w:rsidRDefault="002F4AEE">
      <w:pPr>
        <w:pStyle w:val="Para03"/>
        <w:spacing w:before="240" w:after="240"/>
      </w:pPr>
      <w:bookmarkStart w:id="15" w:name="Biao_2_Gu_Li_Xing_Fang_Zhan_De_F"/>
      <w:r>
        <w:rPr>
          <w:noProof/>
        </w:rPr>
        <w:drawing>
          <wp:anchor distT="0" distB="0" distL="0" distR="0" simplePos="0" relativeHeight="251662336" behindDoc="0" locked="0" layoutInCell="1" allowOverlap="1" wp14:anchorId="54DE72B1" wp14:editId="54DE72B2">
            <wp:simplePos x="0" y="0"/>
            <wp:positionH relativeFrom="margin">
              <wp:align>center</wp:align>
            </wp:positionH>
            <wp:positionV relativeFrom="line">
              <wp:align>top</wp:align>
            </wp:positionV>
            <wp:extent cx="4597400" cy="2247900"/>
            <wp:effectExtent l="0" t="0" r="0" b="0"/>
            <wp:wrapTopAndBottom/>
            <wp:docPr id="4" name="txt007_1.jpg" descr="txt007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xt007_1.jpg" descr="txt007_1.jpg"/>
                    <pic:cNvPicPr/>
                  </pic:nvPicPr>
                  <pic:blipFill>
                    <a:blip r:embed="rId8"/>
                    <a:stretch>
                      <a:fillRect/>
                    </a:stretch>
                  </pic:blipFill>
                  <pic:spPr>
                    <a:xfrm>
                      <a:off x="0" y="0"/>
                      <a:ext cx="4597400" cy="2247900"/>
                    </a:xfrm>
                    <a:prstGeom prst="rect">
                      <a:avLst/>
                    </a:prstGeom>
                  </pic:spPr>
                </pic:pic>
              </a:graphicData>
            </a:graphic>
          </wp:anchor>
        </w:drawing>
      </w:r>
      <w:bookmarkEnd w:id="15"/>
    </w:p>
    <w:p w14:paraId="54DE7087" w14:textId="77777777" w:rsidR="006753D1" w:rsidRDefault="002F4AEE">
      <w:pPr>
        <w:pStyle w:val="Para01"/>
        <w:pageBreakBefore/>
        <w:spacing w:before="240" w:after="240"/>
        <w:rPr>
          <w:rFonts w:hint="eastAsia"/>
        </w:rPr>
      </w:pPr>
      <w:bookmarkStart w:id="16" w:name="Top_of_txt008_html"/>
      <w:bookmarkStart w:id="17" w:name="7_Fang_Zhan_De_Zhu_Yao_Fa_Bing_J"/>
      <w:r>
        <w:t xml:space="preserve">7 </w:t>
      </w:r>
      <w:r>
        <w:t>房颤的主要发病机制有哪些？</w:t>
      </w:r>
      <w:bookmarkEnd w:id="16"/>
      <w:bookmarkEnd w:id="17"/>
    </w:p>
    <w:p w14:paraId="54DE7088" w14:textId="77777777" w:rsidR="006753D1" w:rsidRDefault="002F4AEE">
      <w:pPr>
        <w:spacing w:before="120" w:after="120"/>
        <w:ind w:firstLine="480"/>
      </w:pPr>
      <w:r>
        <w:t>房颤的发生包括房颤的触发和维持机制。</w:t>
      </w:r>
    </w:p>
    <w:p w14:paraId="54DE7089" w14:textId="77777777" w:rsidR="006753D1" w:rsidRDefault="002F4AEE">
      <w:pPr>
        <w:spacing w:before="120" w:after="120"/>
        <w:ind w:firstLine="480"/>
      </w:pPr>
      <w:r>
        <w:t>1</w:t>
      </w:r>
      <w:r>
        <w:t>）触发机制</w:t>
      </w:r>
    </w:p>
    <w:p w14:paraId="54DE708A" w14:textId="77777777" w:rsidR="006753D1" w:rsidRDefault="002F4AEE">
      <w:pPr>
        <w:spacing w:before="120" w:after="120"/>
        <w:ind w:firstLine="480"/>
      </w:pPr>
      <w:r>
        <w:t>在房颤患者，特别是阵发性房颤，肺静脉、左心房、右心房等部位异位兴奋灶发放的快速冲动可以导致房颤的发生。肺静脉异常电活动触发房颤是近年来被公认的重要发生机制，该机制的发现具有里程碑式的重大意义，它也奠定了肺静脉前庭电隔离治疗房颤的理论基础。</w:t>
      </w:r>
    </w:p>
    <w:p w14:paraId="54DE708B" w14:textId="77777777" w:rsidR="006753D1" w:rsidRDefault="002F4AEE">
      <w:pPr>
        <w:spacing w:before="120" w:after="120"/>
        <w:ind w:firstLine="480"/>
      </w:pPr>
      <w:r>
        <w:t>2</w:t>
      </w:r>
      <w:r>
        <w:t>）维持机制</w:t>
      </w:r>
    </w:p>
    <w:p w14:paraId="54DE708C" w14:textId="77777777" w:rsidR="006753D1" w:rsidRDefault="002F4AEE">
      <w:pPr>
        <w:spacing w:before="120" w:after="120"/>
        <w:ind w:firstLine="480"/>
      </w:pPr>
      <w:r>
        <w:t>房颤的维持机制目前尚未完全阐明，已有多个理论假说，主要包括：</w:t>
      </w:r>
    </w:p>
    <w:p w14:paraId="54DE708D" w14:textId="77777777" w:rsidR="006753D1" w:rsidRDefault="002F4AEE">
      <w:pPr>
        <w:spacing w:before="120" w:after="120"/>
        <w:ind w:firstLine="480"/>
      </w:pPr>
      <w:r>
        <w:t>（</w:t>
      </w:r>
      <w:r>
        <w:t>1</w:t>
      </w:r>
      <w:r>
        <w:t>）多发子波折返：房颤时心房内存在多个折返形成的子波，这些子波并不固定，而是相互间不停碰撞、湮灭、融合，新的子波不断形成。</w:t>
      </w:r>
    </w:p>
    <w:p w14:paraId="54DE708E" w14:textId="77777777" w:rsidR="006753D1" w:rsidRDefault="002F4AEE">
      <w:pPr>
        <w:spacing w:before="120" w:after="120"/>
        <w:ind w:firstLine="480"/>
      </w:pPr>
      <w:r>
        <w:t>（</w:t>
      </w:r>
      <w:r>
        <w:t>2</w:t>
      </w:r>
      <w:r>
        <w:t>）局灶激动：主要见于肺静脉前庭，高频冲动向心房呈放射状传导，但因周围组织的传导不均一性和相异性，或遇各种功能或解剖障碍碎裂为更多的子波，从而产生颤动样传导。</w:t>
      </w:r>
    </w:p>
    <w:p w14:paraId="54DE708F" w14:textId="77777777" w:rsidR="006753D1" w:rsidRDefault="002F4AEE">
      <w:pPr>
        <w:spacing w:before="120" w:after="120"/>
        <w:ind w:firstLine="480"/>
      </w:pPr>
      <w:r>
        <w:t>（</w:t>
      </w:r>
      <w:r>
        <w:t>3</w:t>
      </w:r>
      <w:r>
        <w:t>）转子样激动学说：体表标测系统和心内球囊电极标测提示，房颤的发生和维持可能与转子样激动相关，可表现为局灶性或折返性激动；随病程迁延，转子可逐渐增多。</w:t>
      </w:r>
    </w:p>
    <w:p w14:paraId="54DE7090" w14:textId="77777777" w:rsidR="006753D1" w:rsidRDefault="002F4AEE">
      <w:pPr>
        <w:pStyle w:val="Para01"/>
        <w:pageBreakBefore/>
        <w:spacing w:before="240" w:after="240"/>
        <w:rPr>
          <w:rFonts w:hint="eastAsia"/>
        </w:rPr>
      </w:pPr>
      <w:bookmarkStart w:id="18" w:name="8_Zuo_Xin_Fang_Zai_Fang_Zhan_Fa"/>
      <w:bookmarkStart w:id="19" w:name="Top_of_txt009_html"/>
      <w:r>
        <w:t xml:space="preserve">8 </w:t>
      </w:r>
      <w:r>
        <w:t>左心房在房颤发病过程中的作用有哪些？</w:t>
      </w:r>
      <w:bookmarkEnd w:id="18"/>
      <w:bookmarkEnd w:id="19"/>
    </w:p>
    <w:p w14:paraId="54DE7091" w14:textId="77777777" w:rsidR="006753D1" w:rsidRDefault="002F4AEE">
      <w:pPr>
        <w:spacing w:before="120" w:after="120"/>
        <w:ind w:firstLine="480"/>
      </w:pPr>
      <w:r>
        <w:t>左心房重构在房颤发生和维持过程中起着重要作用。其中，肺静脉与左心房连接部位的肺静脉肌袖被认为是房颤波折返和触发活动发生的解剖学基础。心房重构所引起的电生理变化，使房颤发生与维持的可能性增加，称为房颤发生的基质。</w:t>
      </w:r>
    </w:p>
    <w:p w14:paraId="54DE7092" w14:textId="77777777" w:rsidR="006753D1" w:rsidRDefault="002F4AEE">
      <w:pPr>
        <w:spacing w:before="120" w:after="120"/>
        <w:ind w:firstLine="480"/>
      </w:pPr>
      <w:r>
        <w:t>与房颤发病相关的左心房重构主要包括电重构、结构重构和自主神经重构。</w:t>
      </w:r>
    </w:p>
    <w:p w14:paraId="54DE7093" w14:textId="77777777" w:rsidR="006753D1" w:rsidRDefault="002F4AEE">
      <w:pPr>
        <w:spacing w:before="120" w:after="120"/>
        <w:ind w:firstLine="480"/>
      </w:pPr>
      <w:r>
        <w:t>1</w:t>
      </w:r>
      <w:r>
        <w:t>）电重构</w:t>
      </w:r>
    </w:p>
    <w:p w14:paraId="54DE7094" w14:textId="77777777" w:rsidR="006753D1" w:rsidRDefault="002F4AEE">
      <w:pPr>
        <w:spacing w:before="120" w:after="120"/>
        <w:ind w:firstLine="480"/>
      </w:pPr>
      <w:r>
        <w:t>心房肌不应期缩短，其离散度增加，动作电位时程缩短，使房颤持续或终止后再启动，发作间期延长直至持久性。其中，房颤发生时导致的钙离子在细胞内的过度负荷是房颤发生后最为重要的电重构基础。</w:t>
      </w:r>
    </w:p>
    <w:p w14:paraId="54DE7095" w14:textId="77777777" w:rsidR="006753D1" w:rsidRDefault="002F4AEE">
      <w:pPr>
        <w:spacing w:before="120" w:after="120"/>
        <w:ind w:firstLine="480"/>
      </w:pPr>
      <w:r>
        <w:t>2</w:t>
      </w:r>
      <w:r>
        <w:t>）结构重构</w:t>
      </w:r>
    </w:p>
    <w:p w14:paraId="54DE7096" w14:textId="77777777" w:rsidR="006753D1" w:rsidRDefault="002F4AEE">
      <w:pPr>
        <w:spacing w:before="120" w:after="120"/>
        <w:ind w:firstLine="480"/>
      </w:pPr>
      <w:r>
        <w:t>房颤时，最主要的心房结构重构表现是心房扩大和心房纤维化。心房扩大导致心房表面积增加，能容纳更多的折返环发生。</w:t>
      </w:r>
      <w:r>
        <w:t>Framingham</w:t>
      </w:r>
      <w:r>
        <w:t>的研究结果显示，左心房每扩大</w:t>
      </w:r>
      <w:r>
        <w:t>5</w:t>
      </w:r>
      <w:r>
        <w:t>毫米，房颤发生的相对危险度为</w:t>
      </w:r>
      <w:r>
        <w:t>1.3</w:t>
      </w:r>
      <w:r>
        <w:t>。心房纤维化导致心房内电传导不均一，有利于局部传导阻滞或折返的发生，造成心房肌细胞间连接蛋白（如缝隙连接蛋白）分布的改变，影响心肌细胞间信号的转导，从而促进房颤的触发和维持。</w:t>
      </w:r>
    </w:p>
    <w:p w14:paraId="54DE7097" w14:textId="77777777" w:rsidR="006753D1" w:rsidRDefault="002F4AEE">
      <w:pPr>
        <w:spacing w:before="120" w:after="120"/>
        <w:ind w:firstLine="480"/>
      </w:pPr>
      <w:r>
        <w:t>3</w:t>
      </w:r>
      <w:r>
        <w:t>）自主神经重构</w:t>
      </w:r>
    </w:p>
    <w:p w14:paraId="54DE7098" w14:textId="77777777" w:rsidR="006753D1" w:rsidRDefault="002F4AEE">
      <w:pPr>
        <w:spacing w:before="120" w:after="120"/>
        <w:ind w:firstLine="480"/>
      </w:pPr>
      <w:r>
        <w:t>心脏受自主神经（包括交感神经和副交感神经）支配，心肌细胞电生理特性受自主神经递质的影响较大。交感神经和副交感神经之间的自主神经平衡被打破可引起房颤的发生。支配心脏的自主神经系统包括内在神经系统和外在神经系统两部分。其中，心脏内在神经系统由</w:t>
      </w:r>
      <w:r>
        <w:t>Marshall</w:t>
      </w:r>
      <w:r>
        <w:t>韧带和嵌在心外膜脂肪垫的神经节及心肌组织内的神经纤维组成，左心房表面自主神经节主要包括左上神经节、左下神经节、右前神经节和右下神经节。在房颤中，左心房存在明显的自主神经重构，使心脏自主神经功能失衡，可引起房颤的发生，而房颤电重构又会导致自主神经重构加重，使得交感神经和迷走神经的张力平衡进一步被破坏，从而使房颤易于维持或成为其复发的基础。</w:t>
      </w:r>
    </w:p>
    <w:p w14:paraId="54DE7099" w14:textId="77777777" w:rsidR="006753D1" w:rsidRDefault="002F4AEE">
      <w:pPr>
        <w:pStyle w:val="Para01"/>
        <w:pageBreakBefore/>
        <w:spacing w:before="240" w:after="240"/>
        <w:rPr>
          <w:rFonts w:hint="eastAsia"/>
        </w:rPr>
      </w:pPr>
      <w:bookmarkStart w:id="20" w:name="9_Fang_Zhan_De_Zhi_Liao_Mu_De_Sh"/>
      <w:bookmarkStart w:id="21" w:name="Top_of_txt010_html"/>
      <w:r>
        <w:t xml:space="preserve">9 </w:t>
      </w:r>
      <w:r>
        <w:t>房颤的治疗目的是什么？</w:t>
      </w:r>
      <w:bookmarkEnd w:id="20"/>
      <w:bookmarkEnd w:id="21"/>
    </w:p>
    <w:p w14:paraId="54DE709A" w14:textId="77777777" w:rsidR="006753D1" w:rsidRDefault="002F4AEE">
      <w:pPr>
        <w:spacing w:before="120" w:after="120"/>
        <w:ind w:firstLine="480"/>
      </w:pPr>
      <w:r>
        <w:t>（</w:t>
      </w:r>
      <w:r>
        <w:t>1</w:t>
      </w:r>
      <w:r>
        <w:t>）恢复和维持窦性心律：这是房颤治疗的最佳结果，只有恢复并维持窦性心律，才能达到完全治疗房颤的目的。</w:t>
      </w:r>
    </w:p>
    <w:p w14:paraId="54DE709B" w14:textId="77777777" w:rsidR="006753D1" w:rsidRDefault="002F4AEE">
      <w:pPr>
        <w:spacing w:before="120" w:after="120"/>
        <w:ind w:firstLine="480"/>
      </w:pPr>
      <w:r>
        <w:t>（</w:t>
      </w:r>
      <w:r>
        <w:t>2</w:t>
      </w:r>
      <w:r>
        <w:t>）控制快速心室率：对于不能恢复窦性心律的房颤患者，可以应用药物减慢较快的心室率。</w:t>
      </w:r>
    </w:p>
    <w:p w14:paraId="54DE709C" w14:textId="77777777" w:rsidR="006753D1" w:rsidRDefault="002F4AEE">
      <w:pPr>
        <w:spacing w:before="120" w:after="120"/>
        <w:ind w:firstLine="480"/>
      </w:pPr>
      <w:r>
        <w:t>（</w:t>
      </w:r>
      <w:r>
        <w:t>3</w:t>
      </w:r>
      <w:r>
        <w:t>）预防血栓形成和脑卒中：房颤时如果不能恢复窦性心律，需要应用抗凝药物预防血栓形成和脑卒中的发生。</w:t>
      </w:r>
    </w:p>
    <w:p w14:paraId="54DE709D" w14:textId="77777777" w:rsidR="006753D1" w:rsidRDefault="002F4AEE">
      <w:pPr>
        <w:spacing w:before="120" w:after="120"/>
        <w:ind w:firstLine="480"/>
      </w:pPr>
      <w:r>
        <w:t>（</w:t>
      </w:r>
      <w:r>
        <w:t>4</w:t>
      </w:r>
      <w:r>
        <w:t>）预防房颤的新发和复发，改善心功能。</w:t>
      </w:r>
    </w:p>
    <w:p w14:paraId="54DE709E" w14:textId="77777777" w:rsidR="006753D1" w:rsidRDefault="002F4AEE">
      <w:pPr>
        <w:pStyle w:val="Para06"/>
        <w:pageBreakBefore/>
        <w:spacing w:before="240" w:after="480"/>
        <w:rPr>
          <w:rFonts w:hint="eastAsia"/>
        </w:rPr>
      </w:pPr>
      <w:bookmarkStart w:id="22" w:name="Fang_Zhan_De_Wei_Xian_Yin_Su"/>
      <w:bookmarkStart w:id="23" w:name="Top_of_txt011_html"/>
      <w:r>
        <w:t>房颤的危险因素</w:t>
      </w:r>
      <w:bookmarkEnd w:id="22"/>
      <w:bookmarkEnd w:id="23"/>
    </w:p>
    <w:p w14:paraId="54DE709F" w14:textId="77777777" w:rsidR="006753D1" w:rsidRDefault="002F4AEE">
      <w:pPr>
        <w:pStyle w:val="Para01"/>
        <w:pageBreakBefore/>
        <w:spacing w:before="240" w:after="240"/>
        <w:rPr>
          <w:rFonts w:hint="eastAsia"/>
        </w:rPr>
      </w:pPr>
      <w:bookmarkStart w:id="24" w:name="Top_of_txt012_html"/>
      <w:bookmarkStart w:id="25" w:name="10_Xi_Yan_Hui_Dao_Zhi_Fang_Zhan"/>
      <w:r>
        <w:t xml:space="preserve">10 </w:t>
      </w:r>
      <w:r>
        <w:t>吸烟会导致房颤吗？</w:t>
      </w:r>
      <w:bookmarkEnd w:id="24"/>
      <w:bookmarkEnd w:id="25"/>
    </w:p>
    <w:p w14:paraId="54DE70A0" w14:textId="77777777" w:rsidR="006753D1" w:rsidRDefault="002F4AEE">
      <w:pPr>
        <w:spacing w:before="120" w:after="120"/>
        <w:ind w:firstLine="480"/>
      </w:pPr>
      <w:r>
        <w:t>房颤是心房肌失去了有规律的舒缩活动，代之以快速而不协调的颤动，导致心房不能正常有效收缩。它可引起严重的并发症，如心衰和动脉栓塞，严重威胁人体健康。</w:t>
      </w:r>
    </w:p>
    <w:p w14:paraId="54DE70A1" w14:textId="77777777" w:rsidR="006753D1" w:rsidRDefault="002F4AEE">
      <w:pPr>
        <w:spacing w:before="120" w:after="120"/>
        <w:ind w:firstLine="480"/>
      </w:pPr>
      <w:r>
        <w:t>长期吸烟会增加罹患房颤的风险。吸烟引发房颤的主要机制有以下几点：</w:t>
      </w:r>
      <w:r>
        <w:t>①</w:t>
      </w:r>
      <w:r>
        <w:t>烟草中的尼古丁、烟焦油、烟碱可导致心房组织炎症及纤维化；</w:t>
      </w:r>
      <w:r>
        <w:t>②</w:t>
      </w:r>
      <w:r>
        <w:t>烟草中的尼古丁可增加机体交感神经兴奋性，影响心肌的自律性，增加心房的心电不稳定性，导致房颤发生。对于已经患有房颤的患者，吸烟更会加快阵发性房颤向持续性房颤转变，增加患者脑血栓及死亡风险。</w:t>
      </w:r>
    </w:p>
    <w:p w14:paraId="54DE70A2" w14:textId="77777777" w:rsidR="006753D1" w:rsidRDefault="002F4AEE">
      <w:pPr>
        <w:spacing w:before="120" w:after="120"/>
        <w:ind w:firstLine="480"/>
      </w:pPr>
      <w:r>
        <w:t>大规模的流行病学研究也证实了吸烟与房颤的联系。这项研究涉及</w:t>
      </w:r>
      <w:r>
        <w:t>1.5</w:t>
      </w:r>
      <w:r>
        <w:t>万名</w:t>
      </w:r>
      <w:r>
        <w:t>45</w:t>
      </w:r>
      <w:r>
        <w:t>～</w:t>
      </w:r>
      <w:r>
        <w:t>64</w:t>
      </w:r>
      <w:r>
        <w:t>岁的成年人，对他们进行了平均</w:t>
      </w:r>
      <w:r>
        <w:t>13</w:t>
      </w:r>
      <w:r>
        <w:t>年的跟踪调查。在此期间，被调查对象中共有</w:t>
      </w:r>
      <w:r>
        <w:t>876</w:t>
      </w:r>
      <w:r>
        <w:t>人罹患房颤。研究人员对比了吸烟者和非吸烟者房颤的发病率，与从未吸烟的人相比，曾经吸烟但后来戒烟的人罹患房颤的风险要高出</w:t>
      </w:r>
      <w:r>
        <w:t>1.32</w:t>
      </w:r>
      <w:r>
        <w:t>倍，现行吸烟者则要高出</w:t>
      </w:r>
      <w:r>
        <w:t>2</w:t>
      </w:r>
      <w:r>
        <w:t>倍。</w:t>
      </w:r>
    </w:p>
    <w:p w14:paraId="54DE70A3" w14:textId="77777777" w:rsidR="006753D1" w:rsidRDefault="002F4AEE">
      <w:pPr>
        <w:pStyle w:val="Para01"/>
        <w:pageBreakBefore/>
        <w:spacing w:before="240" w:after="240"/>
        <w:rPr>
          <w:rFonts w:hint="eastAsia"/>
        </w:rPr>
      </w:pPr>
      <w:bookmarkStart w:id="26" w:name="Top_of_txt013_html"/>
      <w:bookmarkStart w:id="27" w:name="11_Yin_Jiu_Hui_Jia_Zhong_Fang_Zh"/>
      <w:r>
        <w:t xml:space="preserve">11 </w:t>
      </w:r>
      <w:r>
        <w:t>饮酒会加重房颤吗？</w:t>
      </w:r>
      <w:bookmarkEnd w:id="26"/>
      <w:bookmarkEnd w:id="27"/>
    </w:p>
    <w:p w14:paraId="54DE70A4" w14:textId="77777777" w:rsidR="006753D1" w:rsidRDefault="002F4AEE">
      <w:pPr>
        <w:spacing w:before="120" w:after="120"/>
        <w:ind w:firstLine="480"/>
      </w:pPr>
      <w:r>
        <w:t>早在</w:t>
      </w:r>
      <w:r>
        <w:t>1978</w:t>
      </w:r>
      <w:r>
        <w:t>年，美国的研究者</w:t>
      </w:r>
      <w:r>
        <w:t>Ettinger</w:t>
      </w:r>
      <w:r>
        <w:t>就发现周末或假期大量饮酒会导致心律失常，尤其是房颤风险显著升高，称为</w:t>
      </w:r>
      <w:r>
        <w:t>“</w:t>
      </w:r>
      <w:r>
        <w:t>假期心脏综合征</w:t>
      </w:r>
      <w:r>
        <w:t>”</w:t>
      </w:r>
      <w:r>
        <w:t>。随后，进一步研究提示饮酒和房颤存在线性关系，大量酒精会对心肌产生毒性作用，同时可导致心律失常，诱发房颤。</w:t>
      </w:r>
    </w:p>
    <w:p w14:paraId="54DE70A5" w14:textId="77777777" w:rsidR="006753D1" w:rsidRDefault="002F4AEE">
      <w:pPr>
        <w:spacing w:before="120" w:after="120"/>
        <w:ind w:firstLine="480"/>
      </w:pPr>
      <w:r>
        <w:t>研究发现，每增加一份单日标准饮酒量，房颤的发生率增加</w:t>
      </w:r>
      <w:r>
        <w:t>8%</w:t>
      </w:r>
      <w:r>
        <w:t>；每增加</w:t>
      </w:r>
      <w:r>
        <w:t>10</w:t>
      </w:r>
      <w:r>
        <w:t>克的酒精单日摄入量，左心房直径就增大</w:t>
      </w:r>
      <w:r>
        <w:t>0.16</w:t>
      </w:r>
      <w:r>
        <w:t>毫米。</w:t>
      </w:r>
      <w:r>
        <w:t>Heart Rhythm</w:t>
      </w:r>
      <w:r>
        <w:t>期刊上发表的一项研究通过对心房高密度电解剖标测的观察，证实了酒精相关性左心房电重构，并分析不同酒精浓度对心房电重构的影响。研究选取了</w:t>
      </w:r>
      <w:r>
        <w:t>75</w:t>
      </w:r>
      <w:r>
        <w:t>名房颤患者（包括阵发性及持续性房颤），根据患者在过去</w:t>
      </w:r>
      <w:r>
        <w:t>12</w:t>
      </w:r>
      <w:r>
        <w:t>个月中的饮酒量（</w:t>
      </w:r>
      <w:r>
        <w:t>1</w:t>
      </w:r>
      <w:r>
        <w:t>杯酒含</w:t>
      </w:r>
      <w:r>
        <w:t>12</w:t>
      </w:r>
      <w:r>
        <w:t>克酒精）分为无饮酒组、轻度饮酒组（每周</w:t>
      </w:r>
      <w:r>
        <w:t>2</w:t>
      </w:r>
      <w:r>
        <w:t>～</w:t>
      </w:r>
      <w:r>
        <w:t>7</w:t>
      </w:r>
      <w:r>
        <w:t>杯）和中度饮酒组（每周</w:t>
      </w:r>
      <w:r>
        <w:t>8</w:t>
      </w:r>
      <w:r>
        <w:t>～</w:t>
      </w:r>
      <w:r>
        <w:t>21</w:t>
      </w:r>
      <w:r>
        <w:t>杯）。通过对左心房高密度电压标测，与无饮酒组相比，长期中度饮酒的患者心房电压降低、传导速率减慢，这解释了为何中度饮酒患者易发生房颤。</w:t>
      </w:r>
    </w:p>
    <w:p w14:paraId="54DE70A6" w14:textId="77777777" w:rsidR="006753D1" w:rsidRDefault="002F4AEE">
      <w:pPr>
        <w:spacing w:before="120" w:after="120"/>
        <w:ind w:firstLine="480"/>
      </w:pPr>
      <w:r>
        <w:t>大量的研究已经发现酒精导致房颤的机制。首先，饮酒能增加冠状动脉血流阻力，从而使心肌缺血、缺氧，引发房颤。其次，饮酒过量可使大脑皮质的兴奋与抑制失去平衡，引起自主神经系统功能紊乱，心脏的调节系统出现了障碍，房颤也容易发生。再次，过量饮酒能激活</w:t>
      </w:r>
      <w:r>
        <w:t>c-Jun</w:t>
      </w:r>
      <w:r>
        <w:t>氨基末端激酶，又称应激活化蛋白激酶，导致肌质网钙离子代谢障碍，从而出现氧化应激、线粒体受损和心脏脂肪变性相关的收缩功能障碍。以上说明即使中等量的长期饮酒也将增加罹患房颤的风险。因此，酒精可以导致左心房电重构从而诱发房颤。</w:t>
      </w:r>
    </w:p>
    <w:p w14:paraId="54DE70A7" w14:textId="77777777" w:rsidR="006753D1" w:rsidRDefault="002F4AEE">
      <w:pPr>
        <w:pStyle w:val="Para01"/>
        <w:pageBreakBefore/>
        <w:spacing w:before="240" w:after="240"/>
        <w:rPr>
          <w:rFonts w:hint="eastAsia"/>
        </w:rPr>
      </w:pPr>
      <w:bookmarkStart w:id="28" w:name="12_Fang_Zhan_Yu_Gao_Xie_Ya_You_G"/>
      <w:bookmarkStart w:id="29" w:name="Top_of_txt014_html"/>
      <w:r>
        <w:t xml:space="preserve">12 </w:t>
      </w:r>
      <w:r>
        <w:t>房颤与高血压有关系吗？</w:t>
      </w:r>
      <w:bookmarkEnd w:id="28"/>
      <w:bookmarkEnd w:id="29"/>
    </w:p>
    <w:p w14:paraId="54DE70A8" w14:textId="77777777" w:rsidR="006753D1" w:rsidRDefault="002F4AEE">
      <w:pPr>
        <w:spacing w:before="120" w:after="120"/>
        <w:ind w:firstLine="480"/>
      </w:pPr>
      <w:r>
        <w:t>高血压是房颤最重要的病因和危险因素之一。有数据显示，血压增高可以使房颤的发病率增加</w:t>
      </w:r>
      <w:r>
        <w:t>1.5</w:t>
      </w:r>
      <w:r>
        <w:t>倍。多项研究显示，高血压合并房颤对患者的危害有叠加效应，合并高血压的房颤患者脑卒中的发病风险又额外增加</w:t>
      </w:r>
      <w:r>
        <w:t>2</w:t>
      </w:r>
      <w:r>
        <w:t>～</w:t>
      </w:r>
      <w:r>
        <w:t>3</w:t>
      </w:r>
      <w:r>
        <w:t>倍。从以上的数据不难看出，高血压与房颤的发生、发展及预后密切相关。</w:t>
      </w:r>
    </w:p>
    <w:p w14:paraId="54DE70A9" w14:textId="77777777" w:rsidR="006753D1" w:rsidRDefault="002F4AEE">
      <w:pPr>
        <w:spacing w:before="120" w:after="120"/>
        <w:ind w:firstLine="480"/>
      </w:pPr>
      <w:r>
        <w:t>那么高血压是如何引发和促进房颤发生发展的呢？目前高血压引发房颤的具体机制仍不明确，但研究发现主要有以下几个方面的原因。</w:t>
      </w:r>
    </w:p>
    <w:p w14:paraId="54DE70AA" w14:textId="77777777" w:rsidR="006753D1" w:rsidRDefault="002F4AEE">
      <w:pPr>
        <w:spacing w:before="120" w:after="120"/>
        <w:ind w:firstLine="480"/>
      </w:pPr>
      <w:r>
        <w:t>1</w:t>
      </w:r>
      <w:r>
        <w:t>）血压升高</w:t>
      </w:r>
    </w:p>
    <w:p w14:paraId="54DE70AB" w14:textId="77777777" w:rsidR="006753D1" w:rsidRDefault="002F4AEE">
      <w:pPr>
        <w:spacing w:before="120" w:after="120"/>
        <w:ind w:firstLine="480"/>
      </w:pPr>
      <w:r>
        <w:t>血压升高造成血流动力学变化，从而引起房颤：血压升高造成左心室及左心房的压力负荷增加，引起心肌细胞肥大和心脏间质纤维化。左心房增大和心房纤维化是高血压导致房颤的重要环节。</w:t>
      </w:r>
    </w:p>
    <w:p w14:paraId="54DE70AC" w14:textId="77777777" w:rsidR="006753D1" w:rsidRDefault="002F4AEE">
      <w:pPr>
        <w:spacing w:before="120" w:after="120"/>
        <w:ind w:firstLine="480"/>
      </w:pPr>
      <w:r>
        <w:t>2</w:t>
      </w:r>
      <w:r>
        <w:t>）肾素</w:t>
      </w:r>
      <w:r>
        <w:t>—</w:t>
      </w:r>
      <w:r>
        <w:t>血管紧张素</w:t>
      </w:r>
      <w:r>
        <w:t>—</w:t>
      </w:r>
      <w:r>
        <w:t>醛固酮系统（</w:t>
      </w:r>
      <w:r>
        <w:t>RASS</w:t>
      </w:r>
      <w:r>
        <w:t>）激活</w:t>
      </w:r>
    </w:p>
    <w:p w14:paraId="54DE70AD" w14:textId="77777777" w:rsidR="006753D1" w:rsidRDefault="002F4AEE">
      <w:pPr>
        <w:spacing w:before="120" w:after="120"/>
        <w:ind w:firstLine="480"/>
      </w:pPr>
      <w:r>
        <w:t>肾素是由肾脏合成，在体内转化成为血管紧张素及醛固酮，从而维持体内电解质、体液平衡，维持心血管功能稳态，调节血压变化。各种原因导致其过度激活是造成患者血压升高的重要原因。多数高血压患者</w:t>
      </w:r>
      <w:r>
        <w:t>RASS</w:t>
      </w:r>
      <w:r>
        <w:t>过度激活，而这个系统的主要有效成分血管紧张素</w:t>
      </w:r>
      <w:r>
        <w:t>Ⅱ</w:t>
      </w:r>
      <w:r>
        <w:t>对房颤的发生和维持同样发挥着重要作用。这些因素都导致高血压患者房颤的发生，而且还是导致房颤患者术后复发的重要原因。</w:t>
      </w:r>
    </w:p>
    <w:p w14:paraId="54DE70AE" w14:textId="77777777" w:rsidR="006753D1" w:rsidRDefault="002F4AEE">
      <w:pPr>
        <w:pStyle w:val="Para01"/>
        <w:pageBreakBefore/>
        <w:spacing w:before="240" w:after="240"/>
        <w:rPr>
          <w:rFonts w:hint="eastAsia"/>
        </w:rPr>
      </w:pPr>
      <w:bookmarkStart w:id="30" w:name="Top_of_txt015_html"/>
      <w:bookmarkStart w:id="31" w:name="13_Fang_Zhan_Yu_Tang_Niao_Bing_Y"/>
      <w:r>
        <w:t xml:space="preserve">13 </w:t>
      </w:r>
      <w:r>
        <w:t>房颤与糖尿病有关系吗？</w:t>
      </w:r>
      <w:bookmarkEnd w:id="30"/>
      <w:bookmarkEnd w:id="31"/>
    </w:p>
    <w:p w14:paraId="54DE70AF" w14:textId="77777777" w:rsidR="006753D1" w:rsidRDefault="002F4AEE">
      <w:pPr>
        <w:spacing w:before="120" w:after="120"/>
        <w:ind w:firstLine="480"/>
      </w:pPr>
      <w:r>
        <w:t>糖尿病是导致房颤的独立危险因素。糖尿病患者房颤的相对危险度是普通人群的</w:t>
      </w:r>
      <w:r>
        <w:t>1.5</w:t>
      </w:r>
      <w:r>
        <w:t>倍。因糖尿病对于全身脏器血管均有影响，糖尿病微血管损伤导致肾血管内皮损伤，产生微量白蛋白尿，既是动脉粥样硬化的危险因素，使左心房形成血栓风险增加；又是全身血管内皮细胞损伤的标志，从而激发了机体炎症反应、激活</w:t>
      </w:r>
      <w:r>
        <w:t>RAAS</w:t>
      </w:r>
      <w:r>
        <w:t>等途径，导致心房肌纤维化、心室腔扩大及心肌结构重塑，引起房颤的发生及持续。</w:t>
      </w:r>
    </w:p>
    <w:p w14:paraId="54DE70B0" w14:textId="77777777" w:rsidR="006753D1" w:rsidRDefault="002F4AEE">
      <w:pPr>
        <w:spacing w:before="120" w:after="120"/>
        <w:ind w:firstLine="480"/>
      </w:pPr>
      <w:r>
        <w:t>此外，糖尿病增加了房颤患者脑卒中的风险。高血糖除使血流自动调节失效外，还可使血浆蛋白增加，纤维蛋白原及血浆内</w:t>
      </w:r>
      <w:r>
        <w:t>Ⅷ</w:t>
      </w:r>
      <w:r>
        <w:t>因子升高，导致血液呈高凝状态，易促发脑卒中。</w:t>
      </w:r>
    </w:p>
    <w:p w14:paraId="54DE70B1" w14:textId="77777777" w:rsidR="006753D1" w:rsidRDefault="002F4AEE">
      <w:pPr>
        <w:spacing w:before="120" w:after="120"/>
        <w:ind w:firstLine="480"/>
      </w:pPr>
      <w:r>
        <w:t>糖尿病与房颤风险之间呈线性相关。对糖尿病患者而言，随着患病时间的延长，发生房颤的风险也会随之增加；同时，如果血糖控制不佳这种风险还会加剧。糖尿病和房颤之所以会联系在一起，很重要的一个</w:t>
      </w:r>
      <w:r>
        <w:t>“</w:t>
      </w:r>
      <w:r>
        <w:t>纽带</w:t>
      </w:r>
      <w:r>
        <w:t>”</w:t>
      </w:r>
      <w:r>
        <w:t>就是肥胖。当糖尿病合并房颤时，要积极有效地采取针对性治疗。严格控制好血糖，是预防慢性并发症最有效的措施。糖尿病患者可通过运动、控制饮食、药物等方法使血糖达标。</w:t>
      </w:r>
    </w:p>
    <w:p w14:paraId="54DE70B2" w14:textId="77777777" w:rsidR="006753D1" w:rsidRDefault="002F4AEE">
      <w:pPr>
        <w:spacing w:before="120" w:after="120"/>
        <w:ind w:firstLine="480"/>
      </w:pPr>
      <w:r>
        <w:t>糖尿病房颤患者在饮食方面要注意多吃粗纤维食物，如玉米、小米、荞麦；不能吃含糖量高的食物，要低脂、低盐、低胆固醇饮食；可以吃蘑菇、山药、枸杞、胡萝卜等。</w:t>
      </w:r>
    </w:p>
    <w:p w14:paraId="54DE70B3" w14:textId="77777777" w:rsidR="006753D1" w:rsidRDefault="002F4AEE">
      <w:pPr>
        <w:pStyle w:val="Para01"/>
        <w:pageBreakBefore/>
        <w:spacing w:before="240" w:after="240"/>
        <w:rPr>
          <w:rFonts w:hint="eastAsia"/>
        </w:rPr>
      </w:pPr>
      <w:bookmarkStart w:id="32" w:name="Top_of_txt016_html"/>
      <w:bookmarkStart w:id="33" w:name="14_Fang_Zhan_Yu_Fei_Pang_You_Gua"/>
      <w:r>
        <w:t xml:space="preserve">14 </w:t>
      </w:r>
      <w:r>
        <w:t>房颤与肥胖有关系吗？</w:t>
      </w:r>
      <w:bookmarkEnd w:id="32"/>
      <w:bookmarkEnd w:id="33"/>
    </w:p>
    <w:p w14:paraId="54DE70B4" w14:textId="77777777" w:rsidR="006753D1" w:rsidRDefault="002F4AEE">
      <w:pPr>
        <w:spacing w:before="120" w:after="120"/>
        <w:ind w:firstLine="480"/>
      </w:pPr>
      <w:r>
        <w:t>“</w:t>
      </w:r>
      <w:r>
        <w:t>一胖毁所有</w:t>
      </w:r>
      <w:r>
        <w:t>”</w:t>
      </w:r>
      <w:r>
        <w:t>。房颤与肥胖关系密切，但肥胖导致房颤的机制尚不完全清楚。</w:t>
      </w:r>
    </w:p>
    <w:p w14:paraId="54DE70B5" w14:textId="77777777" w:rsidR="006753D1" w:rsidRDefault="002F4AEE">
      <w:pPr>
        <w:spacing w:before="120" w:after="120"/>
        <w:ind w:firstLine="480"/>
      </w:pPr>
      <w:r>
        <w:t>已有的研究数据表明，肥胖与房颤之间存在明显的相关性。该研究共入选</w:t>
      </w:r>
      <w:r>
        <w:t>5 282</w:t>
      </w:r>
      <w:r>
        <w:t>例受试者，研究者根据体重指数（</w:t>
      </w:r>
      <w:r>
        <w:t>BMI</w:t>
      </w:r>
      <w:r>
        <w:t>）将入选者分为正常体重组、超重组和肥胖组，平均随访</w:t>
      </w:r>
      <w:r>
        <w:t>13.7</w:t>
      </w:r>
      <w:r>
        <w:t>年。在随访期间，</w:t>
      </w:r>
      <w:r>
        <w:t>526</w:t>
      </w:r>
      <w:r>
        <w:t>例出现了房颤。</w:t>
      </w:r>
      <w:r>
        <w:t>BMI</w:t>
      </w:r>
      <w:r>
        <w:t>不同的</w:t>
      </w:r>
      <w:r>
        <w:t>3</w:t>
      </w:r>
      <w:r>
        <w:t>组人群房颤发生率均有增加。从正常体重组、超重组到肥胖组，男性的房颤发生率分别为</w:t>
      </w:r>
      <w:r>
        <w:t>9.7/1 000</w:t>
      </w:r>
      <w:r>
        <w:t>人年、</w:t>
      </w:r>
      <w:r>
        <w:t>10.7/1 000</w:t>
      </w:r>
      <w:r>
        <w:t>人年和</w:t>
      </w:r>
      <w:r>
        <w:t>14.3/1 000</w:t>
      </w:r>
      <w:r>
        <w:t>人年，女性的房颤发生率分别是</w:t>
      </w:r>
      <w:r>
        <w:t>5.1/1 000</w:t>
      </w:r>
      <w:r>
        <w:t>人年、</w:t>
      </w:r>
      <w:r>
        <w:t>8.6/1 000</w:t>
      </w:r>
      <w:r>
        <w:t>人年和</w:t>
      </w:r>
      <w:r>
        <w:t>9.9/1 000</w:t>
      </w:r>
      <w:r>
        <w:t>人年。不难得出结论：与正常体重组相比，约</w:t>
      </w:r>
      <w:r>
        <w:t>50%</w:t>
      </w:r>
      <w:r>
        <w:t>的肥胖男性和女性更可能发生房颤。</w:t>
      </w:r>
      <w:r>
        <w:t>BMI</w:t>
      </w:r>
      <w:r>
        <w:t>超过正常值者，</w:t>
      </w:r>
      <w:r>
        <w:t>BMI</w:t>
      </w:r>
      <w:r>
        <w:t>每增加</w:t>
      </w:r>
      <w:r>
        <w:t>1 kg/m</w:t>
      </w:r>
      <w:r>
        <w:rPr>
          <w:rStyle w:val="1Text"/>
        </w:rPr>
        <w:t>2</w:t>
      </w:r>
      <w:r>
        <w:t>，发生房颤的风险增加</w:t>
      </w:r>
      <w:r>
        <w:t>4%</w:t>
      </w:r>
      <w:r>
        <w:t>，并且更易发生持续性房颤。</w:t>
      </w:r>
    </w:p>
    <w:p w14:paraId="54DE70B6" w14:textId="77777777" w:rsidR="006753D1" w:rsidRDefault="002F4AEE">
      <w:pPr>
        <w:spacing w:before="120" w:after="120"/>
        <w:ind w:firstLine="480"/>
      </w:pPr>
      <w:r>
        <w:t>另有</w:t>
      </w:r>
      <w:r>
        <w:t>4</w:t>
      </w:r>
      <w:r>
        <w:t>个荟萃分析包括</w:t>
      </w:r>
      <w:r>
        <w:t>51</w:t>
      </w:r>
      <w:r>
        <w:t>个随机对照试验数据的总和，发现</w:t>
      </w:r>
      <w:r>
        <w:t>BMI</w:t>
      </w:r>
      <w:r>
        <w:t>每上升</w:t>
      </w:r>
      <w:r>
        <w:t>5 kg/m</w:t>
      </w:r>
      <w:r>
        <w:rPr>
          <w:rStyle w:val="1Text"/>
        </w:rPr>
        <w:t>2</w:t>
      </w:r>
      <w:r>
        <w:t>，房颤的发生率就会上升</w:t>
      </w:r>
      <w:r>
        <w:t>10%</w:t>
      </w:r>
      <w:r>
        <w:t>，可达到</w:t>
      </w:r>
      <w:r>
        <w:t>29%</w:t>
      </w:r>
      <w:r>
        <w:t>。</w:t>
      </w:r>
    </w:p>
    <w:p w14:paraId="54DE70B7" w14:textId="77777777" w:rsidR="006753D1" w:rsidRDefault="002F4AEE">
      <w:pPr>
        <w:spacing w:before="120" w:after="120"/>
        <w:ind w:firstLine="480"/>
      </w:pPr>
      <w:r>
        <w:t>那么</w:t>
      </w:r>
      <w:r>
        <w:t>BMI</w:t>
      </w:r>
      <w:r>
        <w:t>降低是否可以减少房颤的发作呢？</w:t>
      </w:r>
    </w:p>
    <w:p w14:paraId="54DE70B8" w14:textId="77777777" w:rsidR="006753D1" w:rsidRDefault="002F4AEE">
      <w:pPr>
        <w:spacing w:before="120" w:after="120"/>
        <w:ind w:firstLine="480"/>
      </w:pPr>
      <w:r>
        <w:t>美国对从事医疗保健的</w:t>
      </w:r>
      <w:r>
        <w:t>34 309</w:t>
      </w:r>
      <w:r>
        <w:t>名妇女进行了长达</w:t>
      </w:r>
      <w:r>
        <w:t>12</w:t>
      </w:r>
      <w:r>
        <w:t>年的随访，有一亚组女性（</w:t>
      </w:r>
      <w:r>
        <w:t>599</w:t>
      </w:r>
      <w:r>
        <w:t>人）从肥胖减到</w:t>
      </w:r>
      <w:r>
        <w:t>BMI</w:t>
      </w:r>
      <w:r>
        <w:t>＜</w:t>
      </w:r>
      <w:r>
        <w:t>30 kg/m</w:t>
      </w:r>
      <w:r>
        <w:rPr>
          <w:rStyle w:val="1Text"/>
        </w:rPr>
        <w:t>2</w:t>
      </w:r>
      <w:r>
        <w:t>后，随访中发现房颤的发作明显减少。另一项研究表明，肥胖对房颤射频消融术复发率也有一定的影响，经多变量分析后显示增高的</w:t>
      </w:r>
      <w:r>
        <w:t>BMI</w:t>
      </w:r>
      <w:r>
        <w:t>可作为房颤射频消融术失败的独立预测因素，</w:t>
      </w:r>
      <w:r>
        <w:t>BMI</w:t>
      </w:r>
      <w:r>
        <w:t>每增加</w:t>
      </w:r>
      <w:r>
        <w:t>1 kg/m</w:t>
      </w:r>
      <w:r>
        <w:rPr>
          <w:rStyle w:val="1Text"/>
        </w:rPr>
        <w:t>2</w:t>
      </w:r>
      <w:r>
        <w:t>，房颤术后复发的可能性增加</w:t>
      </w:r>
      <w:r>
        <w:t>11%</w:t>
      </w:r>
      <w:r>
        <w:t>。</w:t>
      </w:r>
    </w:p>
    <w:p w14:paraId="54DE70B9" w14:textId="77777777" w:rsidR="006753D1" w:rsidRDefault="002F4AEE">
      <w:pPr>
        <w:spacing w:before="120" w:after="120"/>
        <w:ind w:firstLine="480"/>
      </w:pPr>
      <w:r>
        <w:t>新发布的《</w:t>
      </w:r>
      <w:r>
        <w:t xml:space="preserve">2020 </w:t>
      </w:r>
      <w:r>
        <w:t>ESC/EACTS</w:t>
      </w:r>
      <w:r>
        <w:t>心房颤动诊断和管理指南》中重点更新了生活方式干预对房颤的影响，其中特别指出减轻体重对房颤患者有明确的益处。</w:t>
      </w:r>
    </w:p>
    <w:p w14:paraId="54DE70BA" w14:textId="77777777" w:rsidR="006753D1" w:rsidRDefault="002F4AEE">
      <w:pPr>
        <w:pStyle w:val="Para07"/>
        <w:spacing w:before="120" w:after="120"/>
        <w:ind w:firstLine="360"/>
      </w:pPr>
      <w:r>
        <w:t>［注］</w:t>
      </w:r>
      <w:r>
        <w:t>ESC</w:t>
      </w:r>
      <w:r>
        <w:t>：指欧洲心脏病学会；</w:t>
      </w:r>
      <w:r>
        <w:t>EACT</w:t>
      </w:r>
      <w:r>
        <w:t>：指欧洲心胸外科协会</w:t>
      </w:r>
    </w:p>
    <w:p w14:paraId="54DE70BB" w14:textId="77777777" w:rsidR="006753D1" w:rsidRDefault="002F4AEE">
      <w:pPr>
        <w:pStyle w:val="Para01"/>
        <w:pageBreakBefore/>
        <w:spacing w:before="240" w:after="240"/>
        <w:rPr>
          <w:rFonts w:hint="eastAsia"/>
        </w:rPr>
      </w:pPr>
      <w:bookmarkStart w:id="34" w:name="Top_of_txt017_html"/>
      <w:bookmarkStart w:id="35" w:name="15_Fang_Zhan_Yu_Da_Hu_Lu_You_Gua"/>
      <w:r>
        <w:t xml:space="preserve">15 </w:t>
      </w:r>
      <w:r>
        <w:t>房颤与打呼噜有关系吗？</w:t>
      </w:r>
      <w:bookmarkEnd w:id="34"/>
      <w:bookmarkEnd w:id="35"/>
    </w:p>
    <w:p w14:paraId="54DE70BC" w14:textId="77777777" w:rsidR="006753D1" w:rsidRDefault="002F4AEE">
      <w:pPr>
        <w:spacing w:before="120" w:after="120"/>
        <w:ind w:firstLine="480"/>
      </w:pPr>
      <w:r>
        <w:t>打鼾，俗称打呼噜。打鼾严重者可能伴随睡眠呼吸暂停低通气综合征。</w:t>
      </w:r>
    </w:p>
    <w:p w14:paraId="54DE70BD" w14:textId="77777777" w:rsidR="006753D1" w:rsidRDefault="002F4AEE">
      <w:pPr>
        <w:spacing w:before="120" w:after="120"/>
        <w:ind w:firstLine="480"/>
      </w:pPr>
      <w:r>
        <w:t>睡眠呼吸暂停低通气综合征在中老年人、肥胖者及男性中更为多见，中年男性患病率约为</w:t>
      </w:r>
      <w:r>
        <w:t>24%</w:t>
      </w:r>
      <w:r>
        <w:t>，肥胖者</w:t>
      </w:r>
      <w:r>
        <w:t>40%</w:t>
      </w:r>
      <w:r>
        <w:t>合并睡眠呼吸暂停低通气综合征。</w:t>
      </w:r>
    </w:p>
    <w:p w14:paraId="54DE70BE" w14:textId="77777777" w:rsidR="006753D1" w:rsidRDefault="002F4AEE">
      <w:pPr>
        <w:spacing w:before="120" w:after="120"/>
        <w:ind w:firstLine="480"/>
      </w:pPr>
      <w:r>
        <w:t>该疾病可以分为中枢型、阻塞型和混合型，以阻塞型最为多见，主要由咽部扁桃体或舌体肥大、后坠，睡眠时阻塞气道引起。气流受阻达到一定时间后可导致血氧分压降低，即出现低氧血症，如同短暂的窒息。这种疾病最突出的表现就是睡眠时打鼾，并且往往会出现鼾声和呼吸突然暂停，伴随患者的苏醒，继而呼吸恢复再次入眠。</w:t>
      </w:r>
    </w:p>
    <w:p w14:paraId="54DE70BF" w14:textId="77777777" w:rsidR="006753D1" w:rsidRDefault="002F4AEE">
      <w:pPr>
        <w:spacing w:before="120" w:after="120"/>
        <w:ind w:firstLine="480"/>
      </w:pPr>
      <w:r>
        <w:t>研究已经证实，睡眠呼吸暂停低通气综合征是高血压、冠心病、肺心病、脑血管病及糖尿病等多种疾病的促发因素，也是房颤的独立危险因素。睡眠呼吸暂停低通气综合征患者更易发生房颤。</w:t>
      </w:r>
    </w:p>
    <w:p w14:paraId="54DE70C0" w14:textId="77777777" w:rsidR="006753D1" w:rsidRDefault="002F4AEE">
      <w:pPr>
        <w:spacing w:before="120" w:after="120"/>
        <w:ind w:firstLine="480"/>
      </w:pPr>
      <w:r>
        <w:t>此外，睡眠呼吸暂停低通气综合征还会影响房颤治疗的效果。该类患者接受射频消融术后，如果睡眠呼吸暂停低通气综合征没有得到改善，房颤复发风险明显高于接受持续正压通气氧疗组患者。睡眠呼吸暂停低通气综合征导致的低氧血症和自主神经紊乱与房颤的发生有关，睡眠期间胸腔内压力变化、缺氧、高碳酸血症等生理改变可导致心房重构，是房颤发病的重要病理生理基础。</w:t>
      </w:r>
    </w:p>
    <w:p w14:paraId="54DE70C1" w14:textId="77777777" w:rsidR="006753D1" w:rsidRDefault="002F4AEE">
      <w:pPr>
        <w:spacing w:before="120" w:after="120"/>
        <w:ind w:firstLine="480"/>
      </w:pPr>
      <w:r>
        <w:t>改善生活方式对轻度睡眠呼吸暂停低通气综合征患者有很大帮助，减肥是治疗该病的根本。另外，由于平卧时舌根后坠更易阻塞气道，建议患者侧卧睡眠。严重的睡眠呼吸暂停低通气综合征患者在改善生活方式的基础上，可能还需要夜间使用小型呼吸机进行持续气道内正压通气或咽部外科手术治疗。</w:t>
      </w:r>
    </w:p>
    <w:p w14:paraId="54DE70C2" w14:textId="77777777" w:rsidR="006753D1" w:rsidRDefault="002F4AEE">
      <w:pPr>
        <w:spacing w:before="120" w:after="120"/>
        <w:ind w:firstLine="480"/>
      </w:pPr>
      <w:r>
        <w:t>因此，房颤合并睡眠呼吸暂停低通气综合征患者在房颤治疗后更应该去耳鼻喉科或呼吸专科进一步规范诊治。</w:t>
      </w:r>
    </w:p>
    <w:p w14:paraId="54DE70C3" w14:textId="77777777" w:rsidR="006753D1" w:rsidRDefault="002F4AEE">
      <w:pPr>
        <w:pStyle w:val="Para01"/>
        <w:pageBreakBefore/>
        <w:spacing w:before="240" w:after="240"/>
        <w:rPr>
          <w:rFonts w:hint="eastAsia"/>
        </w:rPr>
      </w:pPr>
      <w:bookmarkStart w:id="36" w:name="Top_of_txt018_html"/>
      <w:bookmarkStart w:id="37" w:name="16_Shui_Mian_Zhi_Liang_Cha_Hui_Y"/>
      <w:r>
        <w:t xml:space="preserve">16 </w:t>
      </w:r>
      <w:r>
        <w:t>睡眠质量差会引发房颤吗？</w:t>
      </w:r>
      <w:bookmarkEnd w:id="36"/>
      <w:bookmarkEnd w:id="37"/>
    </w:p>
    <w:p w14:paraId="54DE70C4" w14:textId="77777777" w:rsidR="006753D1" w:rsidRDefault="002F4AEE">
      <w:pPr>
        <w:spacing w:before="120" w:after="120"/>
        <w:ind w:firstLine="480"/>
      </w:pPr>
      <w:r>
        <w:t>良好的睡眠质量对维持机体的正常功能非常重要，睡眠质量差会与很多疾病相关。当然，房颤也不例外。睡眠质量不佳时可以引起神经、内分泌、心血管、消化等多系统的状态改变，而房颤本身就是心血管系统疾病，并且与神经内分泌系统密切相关。尤其是有一种与睡眠相关的严重疾病</w:t>
      </w:r>
      <w:r>
        <w:t>——</w:t>
      </w:r>
      <w:r>
        <w:t>睡眠呼吸暂停综合征，这个疾病和房颤的关系更为密切。</w:t>
      </w:r>
    </w:p>
    <w:p w14:paraId="54DE70C5" w14:textId="77777777" w:rsidR="006753D1" w:rsidRDefault="002F4AEE">
      <w:pPr>
        <w:spacing w:before="120" w:after="120"/>
        <w:ind w:firstLine="480"/>
      </w:pPr>
      <w:r>
        <w:t>研究表明，睡眠呼吸暂停综合征患者比正常人患房颤的概率高出</w:t>
      </w:r>
      <w:r>
        <w:t>4</w:t>
      </w:r>
      <w:r>
        <w:t>倍。如果睡眠呼吸暂停综合征未得到有效治疗，可能引发糖尿病和高血压等并发症，最终发展为房颤。所以，有人开玩笑说他的房颤是</w:t>
      </w:r>
      <w:r>
        <w:t>“</w:t>
      </w:r>
      <w:r>
        <w:t>打呼噜</w:t>
      </w:r>
      <w:r>
        <w:t>”</w:t>
      </w:r>
      <w:r>
        <w:t>打出来的。</w:t>
      </w:r>
    </w:p>
    <w:p w14:paraId="54DE70C6" w14:textId="77777777" w:rsidR="006753D1" w:rsidRDefault="002F4AEE">
      <w:pPr>
        <w:spacing w:before="120" w:after="120"/>
        <w:ind w:firstLine="480"/>
      </w:pPr>
      <w:r>
        <w:t>进一步的研究表明，睡眠呼吸暂停综合征患者夜间睡觉时会发生心律失常，呼吸暂停引起的缺氧会导致心脏发生化学变化与机械张力变化，从而引发房颤。如果睡眠呼吸暂停综合征未得到有效治疗，会抵消房颤的治疗效果。</w:t>
      </w:r>
    </w:p>
    <w:p w14:paraId="54DE70C7" w14:textId="77777777" w:rsidR="006753D1" w:rsidRDefault="002F4AEE">
      <w:pPr>
        <w:pStyle w:val="Para01"/>
        <w:pageBreakBefore/>
        <w:spacing w:before="240" w:after="240"/>
        <w:rPr>
          <w:rFonts w:hint="eastAsia"/>
        </w:rPr>
      </w:pPr>
      <w:bookmarkStart w:id="38" w:name="17_He_Cha_He_Ka_Fei_Hui_You_Fa_F"/>
      <w:bookmarkStart w:id="39" w:name="Top_of_txt019_html"/>
      <w:r>
        <w:t xml:space="preserve">17 </w:t>
      </w:r>
      <w:r>
        <w:t>喝茶和咖啡会诱发房颤吗？</w:t>
      </w:r>
      <w:bookmarkEnd w:id="38"/>
      <w:bookmarkEnd w:id="39"/>
    </w:p>
    <w:p w14:paraId="54DE70C8" w14:textId="77777777" w:rsidR="006753D1" w:rsidRDefault="002F4AEE">
      <w:pPr>
        <w:spacing w:before="120" w:after="120"/>
        <w:ind w:firstLine="480"/>
      </w:pPr>
      <w:r>
        <w:t>咖啡是世界范围内最流行的饮料之一。数据显示，日本和韩国每年人均喝</w:t>
      </w:r>
      <w:r>
        <w:t>200</w:t>
      </w:r>
      <w:r>
        <w:t>杯咖啡，美国是</w:t>
      </w:r>
      <w:r>
        <w:t>400</w:t>
      </w:r>
      <w:r>
        <w:t>杯，欧洲是</w:t>
      </w:r>
      <w:r>
        <w:t>750</w:t>
      </w:r>
      <w:r>
        <w:t>杯。在中国，喝咖啡的人数也在迅速增长，咖啡爱好者不计其数。但是关于喝咖啡对于身体健康的影响一直众说纷纭，综合美国食品药品监督管理局、欧盟食品安全局、加拿大卫生部、澳新食品标准局等机构的建议，健康成年人每天可摄入</w:t>
      </w:r>
      <w:r>
        <w:t>210</w:t>
      </w:r>
      <w:r>
        <w:t>～</w:t>
      </w:r>
      <w:r>
        <w:t>400</w:t>
      </w:r>
      <w:r>
        <w:t>毫克的咖啡因（相当于</w:t>
      </w:r>
      <w:r>
        <w:t>3</w:t>
      </w:r>
      <w:r>
        <w:t>～</w:t>
      </w:r>
      <w:r>
        <w:t>5</w:t>
      </w:r>
      <w:r>
        <w:t>杯咖啡）。</w:t>
      </w:r>
    </w:p>
    <w:p w14:paraId="54DE70C9" w14:textId="77777777" w:rsidR="006753D1" w:rsidRDefault="002F4AEE">
      <w:pPr>
        <w:spacing w:before="120" w:after="120"/>
        <w:ind w:firstLine="480"/>
      </w:pPr>
      <w:r>
        <w:t>咖啡是否会增加健康成人的心脏病风险？美国心脏病协会、欧洲心脏病学会、澳大利亚国家卫生和医学研究协会等机构认为，健康成年人适量饮用咖啡（每天</w:t>
      </w:r>
      <w:r>
        <w:t>1</w:t>
      </w:r>
      <w:r>
        <w:t>～</w:t>
      </w:r>
      <w:r>
        <w:t>2</w:t>
      </w:r>
      <w:r>
        <w:t>杯）不会增加患心脏病和心血管疾病的风险。但需要提示的是，部分对咖啡因敏感的人可能会出现心跳加速、恶心、头晕等不适感，类似</w:t>
      </w:r>
      <w:r>
        <w:t>“</w:t>
      </w:r>
      <w:r>
        <w:t>茶醉</w:t>
      </w:r>
      <w:r>
        <w:t>”</w:t>
      </w:r>
      <w:r>
        <w:t>的现象。建议消费者根据自身状况调整频次及饮用量。</w:t>
      </w:r>
    </w:p>
    <w:p w14:paraId="54DE70CA" w14:textId="77777777" w:rsidR="006753D1" w:rsidRDefault="002F4AEE">
      <w:pPr>
        <w:spacing w:before="120" w:after="120"/>
        <w:ind w:firstLine="480"/>
      </w:pPr>
      <w:r>
        <w:t>咖啡是否增加房颤发作的风险？由于咖啡对心律有一定的影响，有调查显示，</w:t>
      </w:r>
      <w:r>
        <w:t>80%</w:t>
      </w:r>
      <w:r>
        <w:t>～</w:t>
      </w:r>
      <w:r>
        <w:t>90%</w:t>
      </w:r>
      <w:r>
        <w:t>的医务人员推荐已知心律失常患者应调整咖啡因摄入量，但尚不清楚常规摄入咖啡是否会促进房颤的发病。</w:t>
      </w:r>
      <w:r>
        <w:t>2018</w:t>
      </w:r>
      <w:r>
        <w:t>年美国心脏病协会年度科学会议上，加州大学的</w:t>
      </w:r>
      <w:r>
        <w:t>Jennifer Xu</w:t>
      </w:r>
      <w:r>
        <w:t>教授介绍了其开展的有关咖啡摄入与房颤风险相关性的最新研究结果。研究显示：与不摄入咖啡相比，间歇非习惯性咖啡摄入（每天咖啡摄入量</w:t>
      </w:r>
      <w:r>
        <w:t>≤0.5</w:t>
      </w:r>
      <w:r>
        <w:t>杯）可增加房颤风险；每天定期摄入咖啡量超过</w:t>
      </w:r>
      <w:r>
        <w:t>0.5</w:t>
      </w:r>
      <w:r>
        <w:t>杯者的房颤风险则并无差异。</w:t>
      </w:r>
    </w:p>
    <w:p w14:paraId="54DE70CB" w14:textId="77777777" w:rsidR="006753D1" w:rsidRDefault="002F4AEE">
      <w:pPr>
        <w:spacing w:before="120" w:after="120"/>
        <w:ind w:firstLine="480"/>
      </w:pPr>
      <w:r>
        <w:t>值得注意的是该研究也存在很多局限性，尚不能根据这个结果鼓励房颤患者喝咖啡，但房颤患者应该避免无规律地摄入咖啡。</w:t>
      </w:r>
    </w:p>
    <w:p w14:paraId="54DE70CC" w14:textId="77777777" w:rsidR="006753D1" w:rsidRDefault="002F4AEE">
      <w:pPr>
        <w:pStyle w:val="Para01"/>
        <w:pageBreakBefore/>
        <w:spacing w:before="240" w:after="240"/>
        <w:rPr>
          <w:rFonts w:hint="eastAsia"/>
        </w:rPr>
      </w:pPr>
      <w:bookmarkStart w:id="40" w:name="Top_of_txt020_html"/>
      <w:bookmarkStart w:id="41" w:name="18_Jiao_Lu_Hui_Jia_Zhong_Fang_Zh"/>
      <w:r>
        <w:t xml:space="preserve">18 </w:t>
      </w:r>
      <w:r>
        <w:t>焦虑会加重房颤吗？</w:t>
      </w:r>
      <w:bookmarkEnd w:id="40"/>
      <w:bookmarkEnd w:id="41"/>
    </w:p>
    <w:p w14:paraId="54DE70CD" w14:textId="77777777" w:rsidR="006753D1" w:rsidRDefault="002F4AEE">
      <w:pPr>
        <w:spacing w:before="120" w:after="120"/>
        <w:ind w:firstLine="480"/>
      </w:pPr>
      <w:r>
        <w:t>答案是：会的。</w:t>
      </w:r>
    </w:p>
    <w:p w14:paraId="54DE70CE" w14:textId="77777777" w:rsidR="006753D1" w:rsidRDefault="002F4AEE">
      <w:pPr>
        <w:spacing w:before="120" w:after="120"/>
        <w:ind w:firstLine="480"/>
      </w:pPr>
      <w:r>
        <w:t>焦虑是因自我感觉不能达到目的或不能克服障碍的威胁，过分担心而形成的一种紧张不安、带有恐惧和不愉快的情绪。焦虑和房颤互为因果、互相影响。</w:t>
      </w:r>
    </w:p>
    <w:p w14:paraId="54DE70CF" w14:textId="77777777" w:rsidR="006753D1" w:rsidRDefault="002F4AEE">
      <w:pPr>
        <w:spacing w:before="120" w:after="120"/>
        <w:ind w:firstLine="480"/>
      </w:pPr>
      <w:r>
        <w:t>一方面，房颤时患者的胸闷、心悸等症状可以引起焦虑。部分患者对房颤的病情和预后缺乏足够的认识，认为患了房颤等于判了死刑，从而引起恐慌不安。有些患者担心房颤的并发症，如栓塞、心衰等。从病理生理学角度来看，房颤可以导致自主神经重构及交感神经活性增加，负面调节情绪，而且房颤患者可出现神经递质或血液中某些成分改变，对大脑产生影响从而引起焦虑。</w:t>
      </w:r>
    </w:p>
    <w:p w14:paraId="54DE70D0" w14:textId="77777777" w:rsidR="006753D1" w:rsidRDefault="002F4AEE">
      <w:pPr>
        <w:spacing w:before="120" w:after="120"/>
        <w:ind w:firstLine="480"/>
      </w:pPr>
      <w:r>
        <w:t>另一方面，焦虑又会加重房颤。焦虑可引起自主神经系统功能紊乱，并使人的交感神经系统功能亢进，影响机体的炎症反应和内皮功能反应，从而加重房颤。</w:t>
      </w:r>
    </w:p>
    <w:p w14:paraId="54DE70D1" w14:textId="77777777" w:rsidR="006753D1" w:rsidRDefault="002F4AEE">
      <w:pPr>
        <w:spacing w:before="120" w:after="120"/>
        <w:ind w:firstLine="480"/>
      </w:pPr>
      <w:r>
        <w:t>可见，焦虑和房颤的关系是非常密切的。在临床上，也的确观察到大多数房颤患者，尤其是病史比较长的患者都有比较明显的焦虑情绪。</w:t>
      </w:r>
    </w:p>
    <w:p w14:paraId="54DE70D2" w14:textId="77777777" w:rsidR="006753D1" w:rsidRDefault="002F4AEE">
      <w:pPr>
        <w:spacing w:before="120" w:after="120"/>
        <w:ind w:firstLine="480"/>
      </w:pPr>
      <w:r>
        <w:t>因此，对于这样的患者，进行必要的心理和（或）药物干预非常重要：</w:t>
      </w:r>
      <w:r>
        <w:t>①</w:t>
      </w:r>
      <w:r>
        <w:t>要正确认识房颤，既要重视它，也不能过分担心。消除对疾病的顾虑，树立战胜疾病的信心。梅氏微创房颤手术有非常好的疗效；对于那些病史长、病情复杂、顽固的房颤，杂交手术也取得了不错的疗效。</w:t>
      </w:r>
      <w:r>
        <w:t>②</w:t>
      </w:r>
      <w:r>
        <w:t>必要的心理干预，如果有必要的话，适当的抗焦虑药物使用也能获得一定的效果。</w:t>
      </w:r>
    </w:p>
    <w:p w14:paraId="54DE70D3" w14:textId="77777777" w:rsidR="006753D1" w:rsidRDefault="002F4AEE">
      <w:pPr>
        <w:pStyle w:val="Para01"/>
        <w:pageBreakBefore/>
        <w:spacing w:before="240" w:after="240"/>
        <w:rPr>
          <w:rFonts w:hint="eastAsia"/>
        </w:rPr>
      </w:pPr>
      <w:bookmarkStart w:id="42" w:name="19_Fang_Zhan_Hui_Yi_Chuan_Ma"/>
      <w:bookmarkStart w:id="43" w:name="Top_of_txt021_html"/>
      <w:r>
        <w:t xml:space="preserve">19 </w:t>
      </w:r>
      <w:r>
        <w:t>房颤会遗传吗？</w:t>
      </w:r>
      <w:bookmarkEnd w:id="42"/>
      <w:bookmarkEnd w:id="43"/>
    </w:p>
    <w:p w14:paraId="54DE70D4" w14:textId="77777777" w:rsidR="006753D1" w:rsidRDefault="002F4AEE">
      <w:pPr>
        <w:spacing w:before="120" w:after="120"/>
        <w:ind w:firstLine="480"/>
      </w:pPr>
      <w:r>
        <w:t>最初，大家都认为房颤不会是遗传性疾病，直到</w:t>
      </w:r>
      <w:r>
        <w:t>1943</w:t>
      </w:r>
      <w:r>
        <w:t>年有科学家首次报道了一个常染色体显性遗传模式的房颤家系，这也是最早提示房颤可遗传的证据。在所有房颤患者中，大约有</w:t>
      </w:r>
      <w:r>
        <w:t>5%</w:t>
      </w:r>
      <w:r>
        <w:t>的人是遗传性的；而阵发性房颤患者中，</w:t>
      </w:r>
      <w:r>
        <w:t>15%</w:t>
      </w:r>
      <w:r>
        <w:t>是遗传性的。有研究表明，父母亲如果患有房颤，那么其子女患房颤的风险会增加</w:t>
      </w:r>
      <w:r>
        <w:t>40%</w:t>
      </w:r>
      <w:r>
        <w:t>～</w:t>
      </w:r>
      <w:r>
        <w:t>60%</w:t>
      </w:r>
      <w:r>
        <w:t>。随着基因研究技术的不断发展，遗传学家也确实发现，当人类某个染色体发生突变时可能会导致房颤的发生，但是尚未被确切证实。</w:t>
      </w:r>
    </w:p>
    <w:p w14:paraId="54DE70D5" w14:textId="77777777" w:rsidR="006753D1" w:rsidRDefault="002F4AEE">
      <w:pPr>
        <w:spacing w:before="120" w:after="120"/>
        <w:ind w:firstLine="480"/>
      </w:pPr>
      <w:r>
        <w:t>当然，房颤患者中大部分都不是遗传性的。因此，如果真的患有房颤，也不用非常忧虑自己的子女或亲属会不会患房颤。要知道，焦虑反而会影响房颤的治疗。</w:t>
      </w:r>
    </w:p>
    <w:p w14:paraId="54DE70D6" w14:textId="77777777" w:rsidR="006753D1" w:rsidRDefault="002F4AEE">
      <w:pPr>
        <w:pStyle w:val="Para01"/>
        <w:pageBreakBefore/>
        <w:spacing w:before="240" w:after="240"/>
        <w:rPr>
          <w:rFonts w:hint="eastAsia"/>
        </w:rPr>
      </w:pPr>
      <w:bookmarkStart w:id="44" w:name="20_Jia_Kang_Hui_Yin_Qi_Fang_Zhan"/>
      <w:bookmarkStart w:id="45" w:name="Top_of_txt022_html"/>
      <w:r>
        <w:t xml:space="preserve">20 </w:t>
      </w:r>
      <w:r>
        <w:t>甲亢会引起房颤吗？</w:t>
      </w:r>
      <w:bookmarkEnd w:id="44"/>
      <w:bookmarkEnd w:id="45"/>
    </w:p>
    <w:p w14:paraId="54DE70D7" w14:textId="77777777" w:rsidR="006753D1" w:rsidRDefault="002F4AEE">
      <w:pPr>
        <w:spacing w:before="120" w:after="120"/>
        <w:ind w:firstLine="480"/>
      </w:pPr>
      <w:r>
        <w:t>甲状腺功能亢进简称甲亢，是由于体内甲状腺合成释放过多的甲状腺激素，造成机体代谢亢进和交感神经兴奋，导致出现心慌、出汗、进食和便次增多以及体重减少、突眼等症状。</w:t>
      </w:r>
    </w:p>
    <w:p w14:paraId="54DE70D8" w14:textId="77777777" w:rsidR="006753D1" w:rsidRDefault="002F4AEE">
      <w:pPr>
        <w:spacing w:before="120" w:after="120"/>
        <w:ind w:firstLine="480"/>
      </w:pPr>
      <w:r>
        <w:t>房颤是临床最常见的一种快速性心律失常，心房丧失了正常的收缩与舒张功能，心室率可达到</w:t>
      </w:r>
      <w:r>
        <w:t>100</w:t>
      </w:r>
      <w:r>
        <w:t>～</w:t>
      </w:r>
      <w:r>
        <w:t>160</w:t>
      </w:r>
      <w:r>
        <w:t>次</w:t>
      </w:r>
      <w:r>
        <w:t>/</w:t>
      </w:r>
      <w:r>
        <w:t>分钟，而且节律不规则。房颤的典型症状是心悸、胸闷、头晕等。</w:t>
      </w:r>
    </w:p>
    <w:p w14:paraId="54DE70D9" w14:textId="77777777" w:rsidR="006753D1" w:rsidRDefault="002F4AEE">
      <w:pPr>
        <w:spacing w:before="120" w:after="120"/>
        <w:ind w:firstLine="480"/>
      </w:pPr>
      <w:r>
        <w:t>在甲亢患者中，房颤是除了窦性心动过速之外最常见的心律失常。甲亢患者中房颤的发生率为</w:t>
      </w:r>
      <w:r>
        <w:t>5%</w:t>
      </w:r>
      <w:r>
        <w:t>～</w:t>
      </w:r>
      <w:r>
        <w:t>20%</w:t>
      </w:r>
      <w:r>
        <w:t>。近些年，由于甲亢的早期诊断和及时治疗，甲亢患者中房颤的发生率显著降低。尽管甲亢易发生在女性人群中，但是男性甲亢患者更易发生房颤（</w:t>
      </w:r>
      <w:r>
        <w:t>2.86%</w:t>
      </w:r>
      <w:r>
        <w:t>），而女性患者的房颤发生率为</w:t>
      </w:r>
      <w:r>
        <w:t>1.36%</w:t>
      </w:r>
      <w:r>
        <w:t>。甲亢患者中房颤的发生率亦随着年龄的增长而增加，</w:t>
      </w:r>
      <w:r>
        <w:t>70</w:t>
      </w:r>
      <w:r>
        <w:t>岁以上患者中房颤发生率为</w:t>
      </w:r>
      <w:r>
        <w:t>8%</w:t>
      </w:r>
      <w:r>
        <w:t>。</w:t>
      </w:r>
    </w:p>
    <w:p w14:paraId="54DE70DA" w14:textId="77777777" w:rsidR="006753D1" w:rsidRDefault="002F4AEE">
      <w:pPr>
        <w:spacing w:before="120" w:after="120"/>
        <w:ind w:firstLine="480"/>
      </w:pPr>
      <w:r>
        <w:t>甲亢还是服用胺碘酮后常见的药物不良反应，发病率为</w:t>
      </w:r>
      <w:r>
        <w:t>1%</w:t>
      </w:r>
      <w:r>
        <w:t>～</w:t>
      </w:r>
      <w:r>
        <w:t>5%</w:t>
      </w:r>
      <w:r>
        <w:t>，停药数周至数月后可完全消失，少数患者需用药物治疗。当服用胺碘酮的房颤患者出现甲状腺功能异常时，需与甲亢导致的房颤相鉴别。患者可先停用胺碘酮，如甲状腺功能逐渐恢复正常，考虑甲亢由胺碘酮引起，以后避免应用胺碘酮。</w:t>
      </w:r>
    </w:p>
    <w:p w14:paraId="54DE70DB" w14:textId="77777777" w:rsidR="006753D1" w:rsidRDefault="002F4AEE">
      <w:pPr>
        <w:spacing w:before="120" w:after="120"/>
        <w:ind w:firstLine="480"/>
      </w:pPr>
      <w:r>
        <w:t>如是甲亢导致的房颤则需先治疗甲亢；甲状腺功能恢复正常后仍存在房颤的患者，可考虑手术治疗。</w:t>
      </w:r>
    </w:p>
    <w:p w14:paraId="54DE70DC" w14:textId="77777777" w:rsidR="006753D1" w:rsidRDefault="002F4AEE">
      <w:pPr>
        <w:pStyle w:val="Para01"/>
        <w:pageBreakBefore/>
        <w:spacing w:before="240" w:after="240"/>
        <w:rPr>
          <w:rFonts w:hint="eastAsia"/>
        </w:rPr>
      </w:pPr>
      <w:bookmarkStart w:id="46" w:name="21_Fang_Zhan_Yu_Fang_Xing_Zao_Bo"/>
      <w:bookmarkStart w:id="47" w:name="Top_of_txt023_html"/>
      <w:r>
        <w:t xml:space="preserve">21 </w:t>
      </w:r>
      <w:r>
        <w:t>房颤与房性早搏是什么关系？</w:t>
      </w:r>
      <w:bookmarkEnd w:id="46"/>
      <w:bookmarkEnd w:id="47"/>
    </w:p>
    <w:p w14:paraId="54DE70DD" w14:textId="77777777" w:rsidR="006753D1" w:rsidRDefault="002F4AEE">
      <w:pPr>
        <w:spacing w:before="120" w:after="120"/>
        <w:ind w:firstLine="480"/>
      </w:pPr>
      <w:r>
        <w:t>期前收缩，又称过早搏动（简称早搏），是由于</w:t>
      </w:r>
      <w:r>
        <w:t>“</w:t>
      </w:r>
      <w:r>
        <w:t>窦房结</w:t>
      </w:r>
      <w:r>
        <w:t>”</w:t>
      </w:r>
      <w:r>
        <w:t>以外的起搏点过早发出电冲动引起心房或心室收缩，导致下一个心跳提前出现。异常跳动如起源于心房，叫作房性期前收缩（房性早搏）；如起源于心室，叫作室性期前收缩（室性早搏）。如果曾感觉心脏</w:t>
      </w:r>
      <w:r>
        <w:t>“</w:t>
      </w:r>
      <w:r>
        <w:t>偷停一次</w:t>
      </w:r>
      <w:r>
        <w:t>”</w:t>
      </w:r>
      <w:r>
        <w:t>，那很可能属于这类心律失常。事实上，心脏并没有停跳，而是有额外的搏动比正常的搏动来得早，并且在此之后会有一个较长的间歇，这个间歇会让下一次心跳更有力，人们可以感受到这后一个强有力的心跳。</w:t>
      </w:r>
    </w:p>
    <w:p w14:paraId="54DE70DE" w14:textId="77777777" w:rsidR="006753D1" w:rsidRDefault="002F4AEE">
      <w:pPr>
        <w:spacing w:before="120" w:after="120"/>
        <w:ind w:firstLine="480"/>
      </w:pPr>
      <w:r>
        <w:t>早搏很常见，人的一生中都有可能发生。早搏也可毫无症状，体检或因其他病就诊时偶然被发现。早搏本身不代表有病或病情轻重，也不是独立危险因素。单纯的、没有器质性心脏病变的早搏，尤其是房性早搏，可认为是身体尤其是心脏向你发出</w:t>
      </w:r>
      <w:r>
        <w:t>“</w:t>
      </w:r>
      <w:r>
        <w:t>最近是否太累了，太疲劳了，精神压力太大了</w:t>
      </w:r>
      <w:r>
        <w:t>”</w:t>
      </w:r>
      <w:r>
        <w:t>的提醒，一般不太要紧，它可能会自行消失。但是，如果早搏频繁发生，甚至有心慌、胸闷等症状，影响到正常的生活、工作，那就要及时做检查了。</w:t>
      </w:r>
    </w:p>
    <w:p w14:paraId="54DE70DF" w14:textId="77777777" w:rsidR="006753D1" w:rsidRDefault="002F4AEE">
      <w:pPr>
        <w:spacing w:before="120" w:after="120"/>
        <w:ind w:firstLine="480"/>
      </w:pPr>
      <w:r>
        <w:t>房颤是指心房的不规则颤动而使心房失去有效的收缩与舒张，进而导致心房的泵血功能下降或丧失。心房丧失有效收缩，心房内易形成血块，脱落后随血流系统运行，易造成血管栓塞。房颤与早搏有着明显的区别，同时两者又有联系。有学者认为频发的早搏是房颤的前兆。有些人的房性早搏会很快进展为房颤，但疾病的发生和发展还是要根据具体情况来判断。</w:t>
      </w:r>
    </w:p>
    <w:p w14:paraId="54DE70E0" w14:textId="77777777" w:rsidR="006753D1" w:rsidRDefault="002F4AEE">
      <w:pPr>
        <w:pStyle w:val="Para01"/>
        <w:pageBreakBefore/>
        <w:spacing w:before="240" w:after="240"/>
        <w:rPr>
          <w:rFonts w:hint="eastAsia"/>
        </w:rPr>
      </w:pPr>
      <w:bookmarkStart w:id="48" w:name="Top_of_txt024_html"/>
      <w:bookmarkStart w:id="49" w:name="22_Fang_Zhan_Yu_Shi_Shang_Xing_X"/>
      <w:r>
        <w:t xml:space="preserve">22 </w:t>
      </w:r>
      <w:r>
        <w:t>房颤与室上性心动过速是什么关系？</w:t>
      </w:r>
      <w:bookmarkEnd w:id="48"/>
      <w:bookmarkEnd w:id="49"/>
    </w:p>
    <w:p w14:paraId="54DE70E1" w14:textId="77777777" w:rsidR="006753D1" w:rsidRDefault="002F4AEE">
      <w:pPr>
        <w:spacing w:before="120" w:after="120"/>
        <w:ind w:firstLine="480"/>
      </w:pPr>
      <w:r>
        <w:t>阵发性室上性心动过速，简称室上速，是一种与房颤发作有些相似的心律失常。室上速与心内传导结构的异常有关。</w:t>
      </w:r>
    </w:p>
    <w:p w14:paraId="54DE70E2" w14:textId="77777777" w:rsidR="006753D1" w:rsidRDefault="002F4AEE">
      <w:pPr>
        <w:spacing w:before="120" w:after="120"/>
        <w:ind w:firstLine="480"/>
      </w:pPr>
      <w:r>
        <w:t>室上速是一种常见的心律失常，多见于无器质性心脏病的年轻人，女性略多于男性，也可见于部分心脏瓣膜病、甲亢性心脏病、先天性心脏病和心肌炎等患者。室上速具有</w:t>
      </w:r>
      <w:r>
        <w:t>“</w:t>
      </w:r>
      <w:r>
        <w:t>突发、突止</w:t>
      </w:r>
      <w:r>
        <w:t>”</w:t>
      </w:r>
      <w:r>
        <w:t>的特征，激动或平静时均可以发病，成人发作时脉搏多在</w:t>
      </w:r>
      <w:r>
        <w:t>160</w:t>
      </w:r>
      <w:r>
        <w:t>～</w:t>
      </w:r>
      <w:r>
        <w:t>240</w:t>
      </w:r>
      <w:r>
        <w:t>次</w:t>
      </w:r>
      <w:r>
        <w:t>/</w:t>
      </w:r>
      <w:r>
        <w:t>分钟，儿童可能更快。室上速症状轻重不一，症状轻时可只有心慌、憋气、头晕、乏力，重时可出现胸痛、呼吸困难、晕厥、抽搐甚至休克，但均能感受到心跳加快，甚至感觉上半身会随着心跳抖动。</w:t>
      </w:r>
    </w:p>
    <w:p w14:paraId="54DE70E3" w14:textId="77777777" w:rsidR="006753D1" w:rsidRDefault="002F4AEE">
      <w:pPr>
        <w:spacing w:before="120" w:after="120"/>
        <w:ind w:firstLine="480"/>
      </w:pPr>
      <w:r>
        <w:t>部分室上速可突然自行停止，转为正常心室率；部分可通过药物治疗或电复律转为窦性心律。如果经常发作室上速，则须行心导管消融。有室上速病史的患者，在治疗前不建议从事潜水、驾驶、高空作业等工作，以防突然发作，引起继发伤害。</w:t>
      </w:r>
    </w:p>
    <w:p w14:paraId="54DE70E4" w14:textId="77777777" w:rsidR="006753D1" w:rsidRDefault="002F4AEE">
      <w:pPr>
        <w:spacing w:before="120" w:after="120"/>
        <w:ind w:firstLine="480"/>
      </w:pPr>
      <w:r>
        <w:t>部分室上速的发作表现和快心室率房颤很相似，一般室上速的心律都很规律、整齐，房颤比较紊乱，通过心电图就可以明确。有部分患者同时合并有房颤和室上速，有时候很难区分，需要通过专门的电生理检查才能明确。</w:t>
      </w:r>
    </w:p>
    <w:p w14:paraId="54DE70E5" w14:textId="77777777" w:rsidR="006753D1" w:rsidRDefault="002F4AEE">
      <w:pPr>
        <w:pStyle w:val="Para06"/>
        <w:pageBreakBefore/>
        <w:spacing w:before="240" w:after="480"/>
        <w:rPr>
          <w:rFonts w:hint="eastAsia"/>
        </w:rPr>
      </w:pPr>
      <w:bookmarkStart w:id="50" w:name="Fang_Zhan_De_Zhen_Duan"/>
      <w:bookmarkStart w:id="51" w:name="Top_of_txt025_html"/>
      <w:r>
        <w:t>房颤的诊断</w:t>
      </w:r>
      <w:bookmarkEnd w:id="50"/>
      <w:bookmarkEnd w:id="51"/>
    </w:p>
    <w:p w14:paraId="54DE70E6" w14:textId="77777777" w:rsidR="006753D1" w:rsidRDefault="002F4AEE">
      <w:pPr>
        <w:pStyle w:val="Para01"/>
        <w:pageBreakBefore/>
        <w:spacing w:before="240" w:after="240"/>
        <w:rPr>
          <w:rFonts w:hint="eastAsia"/>
        </w:rPr>
      </w:pPr>
      <w:bookmarkStart w:id="52" w:name="Top_of_txt026_html"/>
      <w:bookmarkStart w:id="53" w:name="23_Huai_Yi_Zi_Ji_You_Fang_Zhan"/>
      <w:r>
        <w:t xml:space="preserve">23 </w:t>
      </w:r>
      <w:r>
        <w:t>怀疑自己有房颤，需要做哪些检查？</w:t>
      </w:r>
      <w:bookmarkEnd w:id="52"/>
      <w:bookmarkEnd w:id="53"/>
    </w:p>
    <w:p w14:paraId="54DE70E7" w14:textId="77777777" w:rsidR="006753D1" w:rsidRDefault="002F4AEE">
      <w:pPr>
        <w:spacing w:before="120" w:after="120"/>
        <w:ind w:firstLine="480"/>
      </w:pPr>
      <w:r>
        <w:t>房颤患者最常见的临床症状是心慌、胸闷、乏力，有这些症状时就要考虑是否患有房颤。如果怀疑自己有房颤，明确诊断很容易，通过常规心电图检查就能确诊。</w:t>
      </w:r>
    </w:p>
    <w:p w14:paraId="54DE70E8" w14:textId="77777777" w:rsidR="006753D1" w:rsidRDefault="002F4AEE">
      <w:pPr>
        <w:spacing w:before="120" w:after="120"/>
        <w:ind w:firstLine="480"/>
      </w:pPr>
      <w:r>
        <w:t>需要说明的是：第一，有些人的房颤是阵发性的，也就是发作一阵，然后会停一阵，但停止发作的时候心电图检查是正常的，因此需要争取在房颤发作时做心电图或者</w:t>
      </w:r>
      <w:r>
        <w:t>24</w:t>
      </w:r>
      <w:r>
        <w:t>小时动态心电图（</w:t>
      </w:r>
      <w:r>
        <w:t>Holter</w:t>
      </w:r>
      <w:r>
        <w:t>）检查。</w:t>
      </w:r>
      <w:r>
        <w:t>Holter</w:t>
      </w:r>
      <w:r>
        <w:t>心电图可以记录一个人</w:t>
      </w:r>
      <w:r>
        <w:t>24</w:t>
      </w:r>
      <w:r>
        <w:t>小时的心电图变化，比做单次心电图更能发现房颤。第二，还有一个很简单的办法就是数自己的脉搏，正常人的脉搏像钟表走行一样很规整，但房颤患者的脉搏是非常杂乱无章的。如果觉得自己摸不准脉搏，可以找一个正常人摸一下脉搏，然后和自己的脉搏做比较，这样会更容易发现。</w:t>
      </w:r>
    </w:p>
    <w:p w14:paraId="54DE70E9" w14:textId="77777777" w:rsidR="006753D1" w:rsidRDefault="002F4AEE">
      <w:pPr>
        <w:spacing w:before="120" w:after="120"/>
        <w:ind w:firstLine="480"/>
      </w:pPr>
      <w:r>
        <w:t>当然，如果确诊了房颤，需要做一系列相关的检查来明确身体的状况，以决定进一步的治疗方案。</w:t>
      </w:r>
    </w:p>
    <w:p w14:paraId="54DE70EA" w14:textId="77777777" w:rsidR="006753D1" w:rsidRDefault="002F4AEE">
      <w:pPr>
        <w:pStyle w:val="Para01"/>
        <w:pageBreakBefore/>
        <w:spacing w:before="240" w:after="240"/>
        <w:rPr>
          <w:rFonts w:hint="eastAsia"/>
        </w:rPr>
      </w:pPr>
      <w:bookmarkStart w:id="54" w:name="24_Dong_Tai_Xin_Dian_Tu_Zai_Fang"/>
      <w:bookmarkStart w:id="55" w:name="Top_of_txt027_html"/>
      <w:r>
        <w:t xml:space="preserve">24 </w:t>
      </w:r>
      <w:r>
        <w:t>动态心电图在房颤诊断中有什么作用？</w:t>
      </w:r>
      <w:bookmarkEnd w:id="54"/>
      <w:bookmarkEnd w:id="55"/>
    </w:p>
    <w:p w14:paraId="54DE70EB" w14:textId="77777777" w:rsidR="006753D1" w:rsidRDefault="002F4AEE">
      <w:pPr>
        <w:spacing w:before="120" w:after="120"/>
        <w:ind w:firstLine="480"/>
      </w:pPr>
      <w:r>
        <w:t>动态心电图，又称</w:t>
      </w:r>
      <w:r>
        <w:t>Holter</w:t>
      </w:r>
      <w:r>
        <w:t>心电图，是通过动态心电图仪在患者日常生活状态下连续</w:t>
      </w:r>
      <w:r>
        <w:t>24</w:t>
      </w:r>
      <w:r>
        <w:t>小时或更长时间记录其心电活动的全过程，并借助计算机进行分析处理，以便发现在普通心电图检查时不易发现的心律失常和心肌缺血等异常心电图状态，为临床诊断、治疗及判断疗效提供重要的客观依据。</w:t>
      </w:r>
    </w:p>
    <w:p w14:paraId="54DE70EC" w14:textId="77777777" w:rsidR="006753D1" w:rsidRDefault="002F4AEE">
      <w:pPr>
        <w:spacing w:before="120" w:after="120"/>
        <w:ind w:firstLine="480"/>
      </w:pPr>
      <w:r>
        <w:t>诊断房颤最直接的证据就是记录到房颤的心电图。持续性房颤或永久性房颤，普通心电图就可以记录到房颤；而阵发性房颤，则可能需要反复做普通心电图检查或动态心电图检查才可以捕捉到房颤发作时的心电图。</w:t>
      </w:r>
    </w:p>
    <w:p w14:paraId="54DE70ED" w14:textId="77777777" w:rsidR="006753D1" w:rsidRDefault="002F4AEE">
      <w:pPr>
        <w:spacing w:before="120" w:after="120"/>
        <w:ind w:firstLine="480"/>
      </w:pPr>
      <w:r>
        <w:t>房颤心电图的特点如下：</w:t>
      </w:r>
    </w:p>
    <w:p w14:paraId="54DE70EE" w14:textId="77777777" w:rsidR="006753D1" w:rsidRDefault="002F4AEE">
      <w:pPr>
        <w:spacing w:before="120" w:after="120"/>
        <w:ind w:firstLine="480"/>
      </w:pPr>
      <w:r>
        <w:t>（</w:t>
      </w:r>
      <w:r>
        <w:t>1</w:t>
      </w:r>
      <w:r>
        <w:t>）</w:t>
      </w:r>
      <w:r>
        <w:t>P</w:t>
      </w:r>
      <w:r>
        <w:t>波消失，代之以</w:t>
      </w:r>
      <w:r>
        <w:t>350</w:t>
      </w:r>
      <w:r>
        <w:t>～</w:t>
      </w:r>
      <w:r>
        <w:t>600</w:t>
      </w:r>
      <w:r>
        <w:t>次</w:t>
      </w:r>
      <w:r>
        <w:t>/</w:t>
      </w:r>
      <w:r>
        <w:t>分钟小而不规则的基线波动，间隔不均匀，形态、振幅均变化不定的</w:t>
      </w:r>
      <w:r>
        <w:t>f</w:t>
      </w:r>
      <w:r>
        <w:t>波。</w:t>
      </w:r>
    </w:p>
    <w:p w14:paraId="54DE70EF" w14:textId="77777777" w:rsidR="006753D1" w:rsidRDefault="002F4AEE">
      <w:pPr>
        <w:spacing w:before="120" w:after="120"/>
        <w:ind w:firstLine="480"/>
      </w:pPr>
      <w:r>
        <w:t>（</w:t>
      </w:r>
      <w:r>
        <w:t>2</w:t>
      </w:r>
      <w:r>
        <w:t>）</w:t>
      </w:r>
      <w:r>
        <w:t>QRS</w:t>
      </w:r>
      <w:r>
        <w:t>波群间隔绝对不规则，心室率通常在</w:t>
      </w:r>
      <w:r>
        <w:t>100</w:t>
      </w:r>
      <w:r>
        <w:t>～</w:t>
      </w:r>
      <w:r>
        <w:t>160</w:t>
      </w:r>
      <w:r>
        <w:t>次</w:t>
      </w:r>
      <w:r>
        <w:t>/</w:t>
      </w:r>
      <w:r>
        <w:t>分钟。</w:t>
      </w:r>
    </w:p>
    <w:p w14:paraId="54DE70F0" w14:textId="77777777" w:rsidR="006753D1" w:rsidRDefault="002F4AEE">
      <w:pPr>
        <w:spacing w:before="120" w:after="120"/>
        <w:ind w:firstLine="480"/>
      </w:pPr>
      <w:r>
        <w:t>（</w:t>
      </w:r>
      <w:r>
        <w:t>3</w:t>
      </w:r>
      <w:r>
        <w:t>）</w:t>
      </w:r>
      <w:r>
        <w:t>QRS</w:t>
      </w:r>
      <w:r>
        <w:t>波形态一般正常，伴有室内差异性传导或原有束支传导阻滞者</w:t>
      </w:r>
      <w:r>
        <w:t>QRS</w:t>
      </w:r>
      <w:r>
        <w:t>波群可增宽、变形。</w:t>
      </w:r>
    </w:p>
    <w:p w14:paraId="54DE70F1" w14:textId="77777777" w:rsidR="006753D1" w:rsidRDefault="002F4AEE">
      <w:pPr>
        <w:pStyle w:val="Para01"/>
        <w:pageBreakBefore/>
        <w:spacing w:before="240" w:after="240"/>
        <w:rPr>
          <w:rFonts w:hint="eastAsia"/>
        </w:rPr>
      </w:pPr>
      <w:bookmarkStart w:id="56" w:name="Top_of_txt028_html"/>
      <w:bookmarkStart w:id="57" w:name="25_Chao_Sheng_Xin_Dong_Tu_Dui_Fa"/>
      <w:r>
        <w:t xml:space="preserve">25 </w:t>
      </w:r>
      <w:r>
        <w:t>超声心动图对房颤诊疗的意义是什么？</w:t>
      </w:r>
      <w:bookmarkEnd w:id="56"/>
      <w:bookmarkEnd w:id="57"/>
    </w:p>
    <w:p w14:paraId="54DE70F2" w14:textId="77777777" w:rsidR="006753D1" w:rsidRDefault="002F4AEE">
      <w:pPr>
        <w:spacing w:before="120" w:after="120"/>
        <w:ind w:firstLine="480"/>
      </w:pPr>
      <w:r>
        <w:t>超声心动图是利用超声的特殊物理学特性检查心脏和大血管的解剖结构及功能状态的一种首选无创性技术，主要包括经胸超声心动图和经食管超声心动图两大类。</w:t>
      </w:r>
    </w:p>
    <w:p w14:paraId="54DE70F3" w14:textId="77777777" w:rsidR="006753D1" w:rsidRDefault="002F4AEE">
      <w:pPr>
        <w:spacing w:before="120" w:after="120"/>
        <w:ind w:firstLine="480"/>
      </w:pPr>
      <w:r>
        <w:t>经胸超声心动图是将探头放于心脏前部的左侧胸壁，检查心脏功能和结构的一种诊断心脏疾病的常用检查方法。通过超声心动检查可观察心脏的形态、大小、血流、瓣膜功能，以及心脏和大血管有无血栓等情况。</w:t>
      </w:r>
    </w:p>
    <w:p w14:paraId="54DE70F4" w14:textId="77777777" w:rsidR="006753D1" w:rsidRDefault="002F4AEE">
      <w:pPr>
        <w:spacing w:before="120" w:after="120"/>
        <w:ind w:firstLine="480"/>
      </w:pPr>
      <w:r>
        <w:t>经食管超声心动图是通过会咽部将特殊超声探头送入食管，再放置于心脏后部，以探查心脏结构和功能的方法。因其心脏探头紧贴心脏后壁，可避免肺或胸壁干扰，进而清楚地显示心脏的结构，包括左心耳、右心耳等经胸超声心动图检查无法显示或显示不清的特殊心脏结构。经食管超声心动图检查邻近左心房时，可发现房颤患者有无左心耳血栓。</w:t>
      </w:r>
    </w:p>
    <w:p w14:paraId="54DE70F5" w14:textId="77777777" w:rsidR="006753D1" w:rsidRDefault="002F4AEE">
      <w:pPr>
        <w:spacing w:before="120" w:after="120"/>
        <w:ind w:firstLine="480"/>
      </w:pPr>
      <w:r>
        <w:t>因此，超声心动图在房颤诊断中具有以下意义：</w:t>
      </w:r>
    </w:p>
    <w:p w14:paraId="54DE70F6" w14:textId="77777777" w:rsidR="006753D1" w:rsidRDefault="002F4AEE">
      <w:pPr>
        <w:spacing w:before="120" w:after="120"/>
        <w:ind w:firstLine="480"/>
      </w:pPr>
      <w:r>
        <w:t>（</w:t>
      </w:r>
      <w:r>
        <w:t>1</w:t>
      </w:r>
      <w:r>
        <w:t>）超声心动图可以排除房颤患者是否合并其他心脏基础疾病，了解心脏结构。</w:t>
      </w:r>
    </w:p>
    <w:p w14:paraId="54DE70F7" w14:textId="77777777" w:rsidR="006753D1" w:rsidRDefault="002F4AEE">
      <w:pPr>
        <w:spacing w:before="120" w:after="120"/>
        <w:ind w:firstLine="480"/>
      </w:pPr>
      <w:r>
        <w:t>（</w:t>
      </w:r>
      <w:r>
        <w:t>2</w:t>
      </w:r>
      <w:r>
        <w:t>）超声心动图可以评价左心房的大小及心脏功能状态，这对评估能否复律成功有重要意义。</w:t>
      </w:r>
    </w:p>
    <w:p w14:paraId="54DE70F8" w14:textId="77777777" w:rsidR="006753D1" w:rsidRDefault="002F4AEE">
      <w:pPr>
        <w:spacing w:before="120" w:after="120"/>
        <w:ind w:firstLine="480"/>
      </w:pPr>
      <w:r>
        <w:t>（</w:t>
      </w:r>
      <w:r>
        <w:t>3</w:t>
      </w:r>
      <w:r>
        <w:t>）房颤患者血栓好发部位是左心房和左心耳，这是因为血栓通常发生在血液瘀滞的基础上，左心房和左心耳内可以出现呈云雾状的自发显影现象。心房血栓多为附壁的片状或块状回声，常见于左心耳、心房后侧壁和心房顶部。经食管超声心动图在检测左心耳血栓方面较经胸超声心动图更加敏感。</w:t>
      </w:r>
    </w:p>
    <w:p w14:paraId="54DE70F9" w14:textId="77777777" w:rsidR="006753D1" w:rsidRDefault="002F4AEE">
      <w:pPr>
        <w:pStyle w:val="Para01"/>
        <w:pageBreakBefore/>
        <w:spacing w:before="240" w:after="240"/>
        <w:rPr>
          <w:rFonts w:hint="eastAsia"/>
        </w:rPr>
      </w:pPr>
      <w:bookmarkStart w:id="58" w:name="Top_of_txt029_html"/>
      <w:bookmarkStart w:id="59" w:name="26_Fang_Zhan_Huan_Zhe_Wei_Shi_Ya"/>
      <w:r>
        <w:t xml:space="preserve">26 </w:t>
      </w:r>
      <w:r>
        <w:t>房颤患者为什么要做冠状动脉增强</w:t>
      </w:r>
      <w:r>
        <w:t>CT</w:t>
      </w:r>
      <w:r>
        <w:t>或冠状动脉造影？</w:t>
      </w:r>
      <w:bookmarkEnd w:id="58"/>
      <w:bookmarkEnd w:id="59"/>
    </w:p>
    <w:p w14:paraId="54DE70FA" w14:textId="77777777" w:rsidR="006753D1" w:rsidRDefault="002F4AEE">
      <w:pPr>
        <w:spacing w:before="120" w:after="120"/>
        <w:ind w:firstLine="480"/>
      </w:pPr>
      <w:r>
        <w:t>心脏如同一间房子，房颤相当于房子的电路出了问题。而冠状动脉增强</w:t>
      </w:r>
      <w:r>
        <w:t>CT</w:t>
      </w:r>
      <w:r>
        <w:t>或冠状动脉造影则是用于检测房子的水管，用于排除冠心病。</w:t>
      </w:r>
    </w:p>
    <w:p w14:paraId="54DE70FB" w14:textId="77777777" w:rsidR="006753D1" w:rsidRDefault="002F4AEE">
      <w:pPr>
        <w:spacing w:before="120" w:after="120"/>
        <w:ind w:firstLine="480"/>
      </w:pPr>
      <w:r>
        <w:t>1</w:t>
      </w:r>
      <w:r>
        <w:t>）冠状动脉增强</w:t>
      </w:r>
      <w:r>
        <w:t>CT</w:t>
      </w:r>
    </w:p>
    <w:p w14:paraId="54DE70FC" w14:textId="77777777" w:rsidR="006753D1" w:rsidRDefault="002F4AEE">
      <w:pPr>
        <w:spacing w:before="120" w:after="120"/>
        <w:ind w:firstLine="480"/>
      </w:pPr>
      <w:r>
        <w:t>冠状动脉增强</w:t>
      </w:r>
      <w:r>
        <w:t>CT</w:t>
      </w:r>
      <w:r>
        <w:t>是临床常用的无创影像学检查方法，主要用于冠状动脉狭窄和闭塞的诊断，也可以排除血管畸形。年龄</w:t>
      </w:r>
      <w:r>
        <w:t>≥50</w:t>
      </w:r>
      <w:r>
        <w:t>岁的房颤或可疑冠心病患者，需行冠状动脉增强</w:t>
      </w:r>
      <w:r>
        <w:t>CT</w:t>
      </w:r>
      <w:r>
        <w:t>检查。如高度怀疑冠心病者，建议直接做冠状动脉造影。冠状动脉增强</w:t>
      </w:r>
      <w:r>
        <w:t>CT</w:t>
      </w:r>
      <w:r>
        <w:t>既可以检查管腔，也可以检查管壁，主要用来筛查冠心病。其优势是价格比较便宜、相对无创、检查比较快，因此患者容易接受，但缺点是存在一定的假阳性和假阴性。</w:t>
      </w:r>
    </w:p>
    <w:p w14:paraId="54DE70FD" w14:textId="77777777" w:rsidR="006753D1" w:rsidRDefault="002F4AEE">
      <w:pPr>
        <w:spacing w:before="120" w:after="120"/>
        <w:ind w:firstLine="480"/>
      </w:pPr>
      <w:r>
        <w:t>2</w:t>
      </w:r>
      <w:r>
        <w:t>）冠状动脉造影</w:t>
      </w:r>
    </w:p>
    <w:p w14:paraId="54DE70FE" w14:textId="77777777" w:rsidR="006753D1" w:rsidRDefault="002F4AEE">
      <w:pPr>
        <w:spacing w:before="120" w:after="120"/>
        <w:ind w:firstLine="480"/>
      </w:pPr>
      <w:r>
        <w:t>冠状动脉造影是有创检查，目前被公认为是诊断冠心病的</w:t>
      </w:r>
      <w:r>
        <w:t>“</w:t>
      </w:r>
      <w:r>
        <w:t>金标准</w:t>
      </w:r>
      <w:r>
        <w:t>”</w:t>
      </w:r>
      <w:r>
        <w:t>。如高度怀疑冠心病时，建议首选冠状动脉造影。冠状动脉造影的优点就是准确，目前临床上还是把冠状动脉造影作为诊断阻塞性冠心病的</w:t>
      </w:r>
      <w:r>
        <w:t>“</w:t>
      </w:r>
      <w:r>
        <w:t>金标准</w:t>
      </w:r>
      <w:r>
        <w:t>”</w:t>
      </w:r>
      <w:r>
        <w:t>。它的劣势就是检查相对复杂，价格比较昂贵，患者的接受程度相对略低，而且术后要进行监护，存在一定的风险，因此要根据临床具体情况决定是否选择。</w:t>
      </w:r>
    </w:p>
    <w:p w14:paraId="54DE70FF" w14:textId="77777777" w:rsidR="006753D1" w:rsidRDefault="002F4AEE">
      <w:pPr>
        <w:pStyle w:val="Para06"/>
        <w:pageBreakBefore/>
        <w:spacing w:before="240" w:after="480"/>
        <w:rPr>
          <w:rFonts w:hint="eastAsia"/>
        </w:rPr>
      </w:pPr>
      <w:bookmarkStart w:id="60" w:name="Fang_Zhan_De_Zheng_Zhuang"/>
      <w:bookmarkStart w:id="61" w:name="Top_of_txt030_html"/>
      <w:r>
        <w:t>房颤的症状</w:t>
      </w:r>
      <w:bookmarkEnd w:id="60"/>
      <w:bookmarkEnd w:id="61"/>
    </w:p>
    <w:p w14:paraId="54DE7100" w14:textId="77777777" w:rsidR="006753D1" w:rsidRDefault="002F4AEE">
      <w:pPr>
        <w:pStyle w:val="Para01"/>
        <w:pageBreakBefore/>
        <w:spacing w:before="240" w:after="240"/>
        <w:rPr>
          <w:rFonts w:hint="eastAsia"/>
        </w:rPr>
      </w:pPr>
      <w:bookmarkStart w:id="62" w:name="Top_of_txt031_html"/>
      <w:bookmarkStart w:id="63" w:name="27_Fang_Zhan_Wei_Shi_Yao_Hui_Yin"/>
      <w:r>
        <w:t xml:space="preserve">27 </w:t>
      </w:r>
      <w:r>
        <w:t>房颤为什么会引起心慌、胸闷？</w:t>
      </w:r>
      <w:bookmarkEnd w:id="62"/>
      <w:bookmarkEnd w:id="63"/>
    </w:p>
    <w:p w14:paraId="54DE7101" w14:textId="77777777" w:rsidR="006753D1" w:rsidRDefault="002F4AEE">
      <w:pPr>
        <w:spacing w:before="120" w:after="120"/>
        <w:ind w:firstLine="480"/>
      </w:pPr>
      <w:r>
        <w:t>房颤引起的心室率异常是产生症状的重要原因。心慌、胸闷、乏力、运动耐量下降是房颤最常见的临床症状。</w:t>
      </w:r>
    </w:p>
    <w:p w14:paraId="54DE7102" w14:textId="77777777" w:rsidR="006753D1" w:rsidRDefault="002F4AEE">
      <w:pPr>
        <w:spacing w:before="120" w:after="120"/>
        <w:ind w:firstLine="480"/>
      </w:pPr>
      <w:r>
        <w:t>房颤发作时，心房率可达到</w:t>
      </w:r>
      <w:r>
        <w:t>350</w:t>
      </w:r>
      <w:r>
        <w:t>～</w:t>
      </w:r>
      <w:r>
        <w:t>600</w:t>
      </w:r>
      <w:r>
        <w:t>次</w:t>
      </w:r>
      <w:r>
        <w:t>/</w:t>
      </w:r>
      <w:r>
        <w:t>分钟，通过房室结减弱传导，心室率也可达到</w:t>
      </w:r>
      <w:r>
        <w:t>150</w:t>
      </w:r>
      <w:r>
        <w:t>～</w:t>
      </w:r>
      <w:r>
        <w:t>200</w:t>
      </w:r>
      <w:r>
        <w:t>次</w:t>
      </w:r>
      <w:r>
        <w:t>/</w:t>
      </w:r>
      <w:r>
        <w:t>分钟，这样患者必然感到心慌。房颤引起心房、心室功能下降，心排出量可下降</w:t>
      </w:r>
      <w:r>
        <w:t>15%</w:t>
      </w:r>
      <w:r>
        <w:t>～</w:t>
      </w:r>
      <w:r>
        <w:t>30%</w:t>
      </w:r>
      <w:r>
        <w:t>。</w:t>
      </w:r>
    </w:p>
    <w:p w14:paraId="54DE7103" w14:textId="77777777" w:rsidR="006753D1" w:rsidRDefault="002F4AEE">
      <w:pPr>
        <w:spacing w:before="120" w:after="120"/>
        <w:ind w:firstLine="480"/>
      </w:pPr>
      <w:r>
        <w:t>已有心功能损害者，如心室肥厚和扩张、心脏瓣膜损害、陈旧性心肌梗死、肥厚性心肌病等，则对心功能的影响更为明显，常是诱发和加重心衰的主要原因，因而导致患者感到心悸。</w:t>
      </w:r>
    </w:p>
    <w:p w14:paraId="54DE7104" w14:textId="77777777" w:rsidR="006753D1" w:rsidRDefault="002F4AEE">
      <w:pPr>
        <w:spacing w:before="120" w:after="120"/>
        <w:ind w:firstLine="480"/>
      </w:pPr>
      <w:r>
        <w:t>器质性心脏病患者发生房颤时症状较重。当心室率＞</w:t>
      </w:r>
      <w:r>
        <w:t>150</w:t>
      </w:r>
      <w:r>
        <w:t>次</w:t>
      </w:r>
      <w:r>
        <w:t>/</w:t>
      </w:r>
      <w:r>
        <w:t>分钟时，还可诱发冠心病患者心绞痛发作、二尖瓣狭窄患者出现急性肺水肿、原有心功能障碍患者出现急性心衰，引起心慌、胸闷。</w:t>
      </w:r>
    </w:p>
    <w:p w14:paraId="54DE7105" w14:textId="77777777" w:rsidR="006753D1" w:rsidRDefault="002F4AEE">
      <w:pPr>
        <w:spacing w:before="120" w:after="120"/>
        <w:ind w:firstLine="480"/>
      </w:pPr>
      <w:r>
        <w:t>心脏结构和功能正常的初发和阵发性房颤，心室率异常所引起的心慌可能是主要表现，持续性房颤则多为运动耐量降低引起。</w:t>
      </w:r>
    </w:p>
    <w:p w14:paraId="54DE7106" w14:textId="77777777" w:rsidR="006753D1" w:rsidRDefault="002F4AEE">
      <w:pPr>
        <w:pStyle w:val="Para01"/>
        <w:pageBreakBefore/>
        <w:spacing w:before="240" w:after="240"/>
        <w:rPr>
          <w:rFonts w:hint="eastAsia"/>
        </w:rPr>
      </w:pPr>
      <w:bookmarkStart w:id="64" w:name="Top_of_txt032_html"/>
      <w:bookmarkStart w:id="65" w:name="28_Fang_Zhan_Shi_Chu_Xian_Xin_Ji"/>
      <w:r>
        <w:t xml:space="preserve">28 </w:t>
      </w:r>
      <w:r>
        <w:t>房颤时出现心悸、胸闷怎么处理？</w:t>
      </w:r>
      <w:bookmarkEnd w:id="64"/>
      <w:bookmarkEnd w:id="65"/>
    </w:p>
    <w:p w14:paraId="54DE7107" w14:textId="77777777" w:rsidR="006753D1" w:rsidRDefault="002F4AEE">
      <w:pPr>
        <w:spacing w:before="120" w:after="120"/>
        <w:ind w:firstLine="480"/>
      </w:pPr>
      <w:r>
        <w:t>房颤发作时大多数人都会有心悸、胸闷的感觉，如果出现类似症状，可按以下方法处理。</w:t>
      </w:r>
    </w:p>
    <w:p w14:paraId="54DE7108" w14:textId="77777777" w:rsidR="006753D1" w:rsidRDefault="002F4AEE">
      <w:pPr>
        <w:spacing w:before="120" w:after="120"/>
        <w:ind w:firstLine="480"/>
      </w:pPr>
      <w:r>
        <w:t>1</w:t>
      </w:r>
      <w:r>
        <w:t>）保持镇静</w:t>
      </w:r>
    </w:p>
    <w:p w14:paraId="54DE7109" w14:textId="77777777" w:rsidR="006753D1" w:rsidRDefault="002F4AEE">
      <w:pPr>
        <w:spacing w:before="120" w:after="120"/>
        <w:ind w:firstLine="480"/>
      </w:pPr>
      <w:r>
        <w:t>身体在紧张的状态下，容易诱发一些疾病。因此，在房颤发作时，情绪要保持相对平稳，避免情绪激动，以免加重症状。</w:t>
      </w:r>
    </w:p>
    <w:p w14:paraId="54DE710A" w14:textId="77777777" w:rsidR="006753D1" w:rsidRDefault="002F4AEE">
      <w:pPr>
        <w:spacing w:before="120" w:after="120"/>
        <w:ind w:firstLine="480"/>
      </w:pPr>
      <w:r>
        <w:t>2</w:t>
      </w:r>
      <w:r>
        <w:t>）评估症状的严重程度</w:t>
      </w:r>
    </w:p>
    <w:p w14:paraId="54DE710B" w14:textId="77777777" w:rsidR="006753D1" w:rsidRDefault="002F4AEE">
      <w:pPr>
        <w:spacing w:before="120" w:after="120"/>
        <w:ind w:firstLine="480"/>
      </w:pPr>
      <w:r>
        <w:t>对于阵发性房颤，如果发作时持续时间短，并且自己感觉没有明显不适，可以先休息一下，再观察有无不适的症状。</w:t>
      </w:r>
    </w:p>
    <w:p w14:paraId="54DE710C" w14:textId="77777777" w:rsidR="006753D1" w:rsidRDefault="002F4AEE">
      <w:pPr>
        <w:spacing w:before="120" w:after="120"/>
        <w:ind w:firstLine="480"/>
      </w:pPr>
      <w:r>
        <w:t>3</w:t>
      </w:r>
      <w:r>
        <w:t>）服用备用药物</w:t>
      </w:r>
    </w:p>
    <w:p w14:paraId="54DE710D" w14:textId="77777777" w:rsidR="006753D1" w:rsidRDefault="002F4AEE">
      <w:pPr>
        <w:spacing w:before="120" w:after="120"/>
        <w:ind w:firstLine="480"/>
      </w:pPr>
      <w:r>
        <w:t>如果房颤发作时间长、频繁且感觉有明显症状者，可以先服用一些药物，如倍他乐克或者胺碘酮等，参照既往剂量口服，观察是否能够缓解症状。有些有经验的老病人，家里还会备一些吸氧设备，吸氧后症状也可以稍作缓解。如果还不能缓解，就要及时拨打急救电话或者到医院就诊。注意口服药物一定要按医生的医嘱服用，不能擅自增加或减少剂量，否则可能会因为药物之间的相互作用，非但达不到治疗效果还会增加风险。</w:t>
      </w:r>
    </w:p>
    <w:p w14:paraId="54DE710E" w14:textId="77777777" w:rsidR="006753D1" w:rsidRDefault="002F4AEE">
      <w:pPr>
        <w:pStyle w:val="Para01"/>
        <w:pageBreakBefore/>
        <w:spacing w:before="240" w:after="240"/>
        <w:rPr>
          <w:rFonts w:hint="eastAsia"/>
        </w:rPr>
      </w:pPr>
      <w:bookmarkStart w:id="66" w:name="29_Fang_Zhan_Shi_Ru_He_Yu_Fang_X"/>
      <w:bookmarkStart w:id="67" w:name="Top_of_txt033_html"/>
      <w:r>
        <w:t xml:space="preserve">29 </w:t>
      </w:r>
      <w:r>
        <w:t>房颤时如何预防心衰的发生？</w:t>
      </w:r>
      <w:bookmarkEnd w:id="66"/>
      <w:bookmarkEnd w:id="67"/>
    </w:p>
    <w:p w14:paraId="54DE710F" w14:textId="77777777" w:rsidR="006753D1" w:rsidRDefault="002F4AEE">
      <w:pPr>
        <w:spacing w:before="120" w:after="120"/>
        <w:ind w:firstLine="480"/>
      </w:pPr>
      <w:r>
        <w:t>房颤患者出现心衰时，很多人表现为乏力，一般轻体力劳动便会出现心慌、胸闷和气促，脉搏忽快忽慢；平卧位时可能有呼吸困难、双下肢水肿等症状。如果有类似的症状出现，一定要及时去医院检查，确诊是否房颤并发心衰，以免耽误救治而使病情进一步加重。</w:t>
      </w:r>
    </w:p>
    <w:p w14:paraId="54DE7110" w14:textId="77777777" w:rsidR="006753D1" w:rsidRDefault="002F4AEE">
      <w:pPr>
        <w:spacing w:before="120" w:after="120"/>
        <w:ind w:firstLine="480"/>
      </w:pPr>
      <w:r>
        <w:t>房颤患者预防心衰，最有效的手段就是尽早对房颤进行有效的治疗，以恢复窦性心律。事实上，房颤和心衰两者互相依存，密不可分，又互为因果。房颤合并心衰也很常见，冠心病、心肌病等最终都会导致房颤和心衰，对患者的危害很大。</w:t>
      </w:r>
    </w:p>
    <w:p w14:paraId="54DE7111" w14:textId="77777777" w:rsidR="006753D1" w:rsidRDefault="002F4AEE">
      <w:pPr>
        <w:spacing w:before="120" w:after="120"/>
        <w:ind w:firstLine="480"/>
      </w:pPr>
      <w:r>
        <w:t>此外，房颤患者要做到早期预防心衰，还需要从日常生活着手。首先，要严格控制食盐的摄入，每天的摄盐量应控制在</w:t>
      </w:r>
      <w:r>
        <w:t>5</w:t>
      </w:r>
      <w:r>
        <w:t>克以下，尤其是少吃一些腌制的食物、钠含量高的饮料等；要多进食低脂、低热量、易消化的食物，可适量吃些营养丰富的食物，如瘦肉、鱼、蛋、乳、豆类，以及新鲜蔬菜和瓜果等。其次，房颤患者尤其要戒烟限酒，不饮用浓茶和浓咖啡，要注意保暖，预防肺部感染，以免导致疾病恶化。再次，每日适当锻炼，以不出现疲劳、稍有出汗、无呼吸困难或胸闷不适为限。最后，肥胖患者要减肥，争取把体重控制在正常范围之内。</w:t>
      </w:r>
    </w:p>
    <w:p w14:paraId="54DE7112" w14:textId="77777777" w:rsidR="006753D1" w:rsidRDefault="002F4AEE">
      <w:pPr>
        <w:pStyle w:val="Para01"/>
        <w:pageBreakBefore/>
        <w:spacing w:before="240" w:after="240"/>
        <w:rPr>
          <w:rFonts w:hint="eastAsia"/>
        </w:rPr>
      </w:pPr>
      <w:bookmarkStart w:id="68" w:name="Top_of_txt034_html"/>
      <w:bookmarkStart w:id="69" w:name="30_Fang_Zhan_Wei_Shi_Yao_Hui_Dao"/>
      <w:r>
        <w:t xml:space="preserve">30 </w:t>
      </w:r>
      <w:r>
        <w:t>房颤为什么会导致脑卒中？</w:t>
      </w:r>
      <w:bookmarkEnd w:id="68"/>
      <w:bookmarkEnd w:id="69"/>
    </w:p>
    <w:p w14:paraId="54DE7113" w14:textId="77777777" w:rsidR="006753D1" w:rsidRDefault="002F4AEE">
      <w:pPr>
        <w:spacing w:before="120" w:after="120"/>
        <w:ind w:firstLine="480"/>
      </w:pPr>
      <w:r>
        <w:t>在房颤时，心房因</w:t>
      </w:r>
      <w:r>
        <w:t>350</w:t>
      </w:r>
      <w:r>
        <w:t>～</w:t>
      </w:r>
      <w:r>
        <w:t>600</w:t>
      </w:r>
      <w:r>
        <w:t>次</w:t>
      </w:r>
      <w:r>
        <w:t>/</w:t>
      </w:r>
      <w:r>
        <w:t>分钟不规则颤动而失去了有效的收缩与舒张，加之房颤时房室结对心房激动的传导递减，使得心室节律、心室率也极不规则，进而导致心脏的泵血功能下降。心房、心室节律与心室率的紊乱、心功能受损，以及左心房及左心耳内血流速变慢发生瘀滞，使得左心耳内附壁血栓形成，刚形成的血栓不易粘牢于房壁上而容易脱落，血栓脱落后通过二尖瓣、左心室、主动脉口到达体循环，产生动脉栓塞。如果血栓脱落，栓塞脑部动脉，则导致脑卒中。</w:t>
      </w:r>
    </w:p>
    <w:p w14:paraId="54DE7114" w14:textId="77777777" w:rsidR="006753D1" w:rsidRDefault="002F4AEE">
      <w:pPr>
        <w:spacing w:before="120" w:after="120"/>
        <w:ind w:firstLine="480"/>
      </w:pPr>
      <w:r>
        <w:t>一旦发生脑卒中，严重时会影响患者的生活质量，而且其病死率、致残率以及住院天数均显著升高。因此，对于房颤患者来说，一定要进行抗凝治疗，以减少脑卒中的发生。</w:t>
      </w:r>
    </w:p>
    <w:p w14:paraId="54DE7115" w14:textId="77777777" w:rsidR="006753D1" w:rsidRDefault="002F4AEE">
      <w:pPr>
        <w:pStyle w:val="Para01"/>
        <w:pageBreakBefore/>
        <w:spacing w:before="240" w:after="240"/>
        <w:rPr>
          <w:rFonts w:hint="eastAsia"/>
        </w:rPr>
      </w:pPr>
      <w:bookmarkStart w:id="70" w:name="31_Fang_Zhan_Dao_Zhi_De_Nao_Zu_Z"/>
      <w:bookmarkStart w:id="71" w:name="Top_of_txt035_html"/>
      <w:r>
        <w:t xml:space="preserve">31 </w:t>
      </w:r>
      <w:r>
        <w:t>房颤导致的脑卒中有什么特点？</w:t>
      </w:r>
      <w:bookmarkEnd w:id="70"/>
      <w:bookmarkEnd w:id="71"/>
    </w:p>
    <w:p w14:paraId="54DE7116" w14:textId="77777777" w:rsidR="006753D1" w:rsidRDefault="002F4AEE">
      <w:pPr>
        <w:spacing w:before="120" w:after="120"/>
        <w:ind w:firstLine="480"/>
      </w:pPr>
      <w:r>
        <w:t>据调查，每</w:t>
      </w:r>
      <w:r>
        <w:t>6</w:t>
      </w:r>
      <w:r>
        <w:t>例脑卒中患者中就有</w:t>
      </w:r>
      <w:r>
        <w:t>1</w:t>
      </w:r>
      <w:r>
        <w:t>例是房颤患者。房颤患者发生脑卒中的风险比平常人提高</w:t>
      </w:r>
      <w:r>
        <w:t>5</w:t>
      </w:r>
      <w:r>
        <w:t>倍。由于房颤症状隐匿、不明显，不少患者未能及时发现或及早诊治，长期忽视就容易引发脑卒中。</w:t>
      </w:r>
    </w:p>
    <w:p w14:paraId="54DE7117" w14:textId="77777777" w:rsidR="006753D1" w:rsidRDefault="002F4AEE">
      <w:pPr>
        <w:spacing w:before="120" w:after="120"/>
        <w:ind w:firstLine="480"/>
      </w:pPr>
      <w:r>
        <w:t>正常情况下，心脏收缩和舒张是协调一致的，但房颤时，心房收缩功能大幅下降，心房中的血液因此瘀滞，形成血栓。一旦血栓脱落，就可能随着血液进入脑部血管，堵塞在血管狭窄处，阻断供血，造成脑卒中。此时房颤是因，脑卒中是果，血栓形成是罪魁祸首。脑卒中包括缺血性脑卒中和出血性脑卒中，绝大多数脑卒中是缺血性的。</w:t>
      </w:r>
    </w:p>
    <w:p w14:paraId="54DE7118" w14:textId="77777777" w:rsidR="006753D1" w:rsidRDefault="002F4AEE">
      <w:pPr>
        <w:spacing w:before="120" w:after="120"/>
        <w:ind w:firstLine="480"/>
      </w:pPr>
      <w:r>
        <w:t>有研究指出，</w:t>
      </w:r>
      <w:r>
        <w:t>15%</w:t>
      </w:r>
      <w:r>
        <w:t>的脑卒中与房颤有关，而房颤引发的脑卒中，</w:t>
      </w:r>
      <w:r>
        <w:t>30</w:t>
      </w:r>
      <w:r>
        <w:t>天内病死亡率可达</w:t>
      </w:r>
      <w:r>
        <w:t>25%</w:t>
      </w:r>
      <w:r>
        <w:t>，一年内病死率则高达</w:t>
      </w:r>
      <w:r>
        <w:t>50%</w:t>
      </w:r>
      <w:r>
        <w:t>；脑卒中急性期致残率高达</w:t>
      </w:r>
      <w:r>
        <w:t>73%</w:t>
      </w:r>
      <w:r>
        <w:t>；脑卒中后第一年累计复发率高达</w:t>
      </w:r>
      <w:r>
        <w:t>6.9%</w:t>
      </w:r>
      <w:r>
        <w:t>。由此可见，房颤导致的缺血性脑卒中比其他原因引起的脑卒中更加可怕，由于栓塞面积更大，合并症更多，病发突然，使它呈现高致残率、高病死率和高复发率的</w:t>
      </w:r>
      <w:r>
        <w:t>“</w:t>
      </w:r>
      <w:r>
        <w:t>三高</w:t>
      </w:r>
      <w:r>
        <w:t>”</w:t>
      </w:r>
      <w:r>
        <w:t>特征。房颤已成为脑卒中早期死亡和严重致残的重要危险因素，因此，一旦得了房颤要有预防脑卒中的意识，最大限度减少脑卒中发生的风险及可能造成的危害。</w:t>
      </w:r>
    </w:p>
    <w:p w14:paraId="54DE7119" w14:textId="77777777" w:rsidR="006753D1" w:rsidRDefault="002F4AEE">
      <w:pPr>
        <w:pStyle w:val="Para01"/>
        <w:pageBreakBefore/>
        <w:spacing w:before="240" w:after="240"/>
        <w:rPr>
          <w:rFonts w:hint="eastAsia"/>
        </w:rPr>
      </w:pPr>
      <w:bookmarkStart w:id="72" w:name="32_Fang_Zhan_Shi_Zen_Yao_Yu_Fang"/>
      <w:bookmarkStart w:id="73" w:name="Top_of_txt036_html"/>
      <w:r>
        <w:t xml:space="preserve">32 </w:t>
      </w:r>
      <w:r>
        <w:t>房颤时怎么预防脑卒中？</w:t>
      </w:r>
      <w:bookmarkEnd w:id="72"/>
      <w:bookmarkEnd w:id="73"/>
    </w:p>
    <w:p w14:paraId="54DE711A" w14:textId="77777777" w:rsidR="006753D1" w:rsidRDefault="002F4AEE">
      <w:pPr>
        <w:spacing w:before="120" w:after="120"/>
        <w:ind w:firstLine="480"/>
      </w:pPr>
      <w:r>
        <w:t>房颤是脑卒中的独立危险因素，与房颤相关的脑卒中与无房颤者相比，其病死率、致残率以及住院天数均显著升高。因此，预防房颤引起的血栓栓塞事件，是房颤治疗策略中的重要环节。在血栓栓塞危险度较高的房颤患者中，应用华法林或新型口服抗凝药物（</w:t>
      </w:r>
      <w:r>
        <w:t>NOAC</w:t>
      </w:r>
      <w:r>
        <w:t>）抗凝可明显减少血栓栓塞事件，并改善患者的预后。</w:t>
      </w:r>
    </w:p>
    <w:p w14:paraId="54DE711B" w14:textId="77777777" w:rsidR="006753D1" w:rsidRDefault="002F4AEE">
      <w:pPr>
        <w:spacing w:before="120" w:after="120"/>
        <w:ind w:firstLine="480"/>
      </w:pPr>
      <w:r>
        <w:t>CHA</w:t>
      </w:r>
      <w:r>
        <w:rPr>
          <w:rStyle w:val="0Text"/>
        </w:rPr>
        <w:t>2</w:t>
      </w:r>
      <w:r>
        <w:t>DS</w:t>
      </w:r>
      <w:r>
        <w:rPr>
          <w:rStyle w:val="0Text"/>
        </w:rPr>
        <w:t>2</w:t>
      </w:r>
      <w:r>
        <w:t>—VASC</w:t>
      </w:r>
      <w:r>
        <w:t>评分可更准确地预测栓塞事件。</w:t>
      </w:r>
      <w:r>
        <w:t>CHA</w:t>
      </w:r>
      <w:r>
        <w:rPr>
          <w:rStyle w:val="0Text"/>
        </w:rPr>
        <w:t>2</w:t>
      </w:r>
      <w:r>
        <w:t>DS</w:t>
      </w:r>
      <w:r>
        <w:rPr>
          <w:rStyle w:val="0Text"/>
        </w:rPr>
        <w:t>2</w:t>
      </w:r>
      <w:r>
        <w:t>—VASC</w:t>
      </w:r>
      <w:r>
        <w:t>积分</w:t>
      </w:r>
      <w:r>
        <w:t>≥2</w:t>
      </w:r>
      <w:r>
        <w:t>分的男性或</w:t>
      </w:r>
      <w:r>
        <w:t>≥3</w:t>
      </w:r>
      <w:r>
        <w:t>分的女性房颤患者血栓事件的年发生率较高，抗凝治疗带来的临床净获益明显。越来越多的临床研究也提示，</w:t>
      </w:r>
      <w:r>
        <w:t>CHA</w:t>
      </w:r>
      <w:r>
        <w:rPr>
          <w:rStyle w:val="0Text"/>
        </w:rPr>
        <w:t>2</w:t>
      </w:r>
      <w:r>
        <w:t>DS</w:t>
      </w:r>
      <w:r>
        <w:rPr>
          <w:rStyle w:val="0Text"/>
        </w:rPr>
        <w:t>2</w:t>
      </w:r>
      <w:r>
        <w:t>—VASC</w:t>
      </w:r>
      <w:r>
        <w:t>积分</w:t>
      </w:r>
      <w:r>
        <w:t>≥1</w:t>
      </w:r>
      <w:r>
        <w:t>分的男性或</w:t>
      </w:r>
      <w:r>
        <w:t>≥2</w:t>
      </w:r>
      <w:r>
        <w:t>分的女性房颤患者服抗凝药物亦有较明显的临床净获益（表</w:t>
      </w:r>
      <w:r>
        <w:t>3</w:t>
      </w:r>
      <w:r>
        <w:t>）。</w:t>
      </w:r>
    </w:p>
    <w:p w14:paraId="54DE711C" w14:textId="77777777" w:rsidR="006753D1" w:rsidRDefault="002F4AEE">
      <w:pPr>
        <w:pStyle w:val="Para04"/>
        <w:spacing w:before="240" w:after="240"/>
      </w:pPr>
      <w:r>
        <w:t>表</w:t>
      </w:r>
      <w:r>
        <w:t xml:space="preserve">3 </w:t>
      </w:r>
      <w:r>
        <w:t>非瓣膜病性房颤脑卒中危险</w:t>
      </w:r>
      <w:r>
        <w:t>CHA</w:t>
      </w:r>
      <w:r>
        <w:rPr>
          <w:rStyle w:val="3Text"/>
        </w:rPr>
        <w:t>2</w:t>
      </w:r>
      <w:r>
        <w:t>DS</w:t>
      </w:r>
      <w:r>
        <w:rPr>
          <w:rStyle w:val="3Text"/>
        </w:rPr>
        <w:t>2</w:t>
      </w:r>
      <w:r>
        <w:t>—VASC</w:t>
      </w:r>
      <w:r>
        <w:t>积分</w:t>
      </w:r>
    </w:p>
    <w:p w14:paraId="54DE711D" w14:textId="77777777" w:rsidR="006753D1" w:rsidRDefault="002F4AEE">
      <w:pPr>
        <w:pStyle w:val="Para03"/>
        <w:spacing w:before="240" w:after="240"/>
      </w:pPr>
      <w:bookmarkStart w:id="74" w:name="Biao_3_Fei_Ban_Mo_Bing_Xing_Fang"/>
      <w:r>
        <w:rPr>
          <w:noProof/>
        </w:rPr>
        <w:drawing>
          <wp:anchor distT="0" distB="0" distL="0" distR="0" simplePos="0" relativeHeight="251663360" behindDoc="0" locked="0" layoutInCell="1" allowOverlap="1" wp14:anchorId="54DE72B3" wp14:editId="54DE72B4">
            <wp:simplePos x="0" y="0"/>
            <wp:positionH relativeFrom="margin">
              <wp:align>center</wp:align>
            </wp:positionH>
            <wp:positionV relativeFrom="line">
              <wp:align>top</wp:align>
            </wp:positionV>
            <wp:extent cx="4597400" cy="1676400"/>
            <wp:effectExtent l="0" t="0" r="0" b="0"/>
            <wp:wrapTopAndBottom/>
            <wp:docPr id="5" name="txt036_1.jpg" descr="txt036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xt036_1.jpg" descr="txt036_1.jpg"/>
                    <pic:cNvPicPr/>
                  </pic:nvPicPr>
                  <pic:blipFill>
                    <a:blip r:embed="rId9"/>
                    <a:stretch>
                      <a:fillRect/>
                    </a:stretch>
                  </pic:blipFill>
                  <pic:spPr>
                    <a:xfrm>
                      <a:off x="0" y="0"/>
                      <a:ext cx="4597400" cy="1676400"/>
                    </a:xfrm>
                    <a:prstGeom prst="rect">
                      <a:avLst/>
                    </a:prstGeom>
                  </pic:spPr>
                </pic:pic>
              </a:graphicData>
            </a:graphic>
          </wp:anchor>
        </w:drawing>
      </w:r>
      <w:bookmarkEnd w:id="74"/>
    </w:p>
    <w:p w14:paraId="54DE711E" w14:textId="77777777" w:rsidR="006753D1" w:rsidRDefault="002F4AEE">
      <w:pPr>
        <w:pStyle w:val="Para04"/>
        <w:spacing w:before="240" w:after="240"/>
      </w:pPr>
      <w:r>
        <w:t>（续表）</w:t>
      </w:r>
    </w:p>
    <w:p w14:paraId="54DE711F" w14:textId="77777777" w:rsidR="006753D1" w:rsidRDefault="002F4AEE">
      <w:pPr>
        <w:pStyle w:val="Para03"/>
        <w:spacing w:before="240" w:after="240"/>
      </w:pPr>
      <w:bookmarkStart w:id="75" w:name="_Xu_Biao"/>
      <w:r>
        <w:rPr>
          <w:noProof/>
        </w:rPr>
        <w:drawing>
          <wp:anchor distT="0" distB="0" distL="0" distR="0" simplePos="0" relativeHeight="251664384" behindDoc="0" locked="0" layoutInCell="1" allowOverlap="1" wp14:anchorId="54DE72B5" wp14:editId="54DE72B6">
            <wp:simplePos x="0" y="0"/>
            <wp:positionH relativeFrom="margin">
              <wp:align>center</wp:align>
            </wp:positionH>
            <wp:positionV relativeFrom="line">
              <wp:align>top</wp:align>
            </wp:positionV>
            <wp:extent cx="4597400" cy="1993900"/>
            <wp:effectExtent l="0" t="0" r="0" b="0"/>
            <wp:wrapTopAndBottom/>
            <wp:docPr id="6" name="txt036_2.jpg" descr="txt036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xt036_2.jpg" descr="txt036_2.jpg"/>
                    <pic:cNvPicPr/>
                  </pic:nvPicPr>
                  <pic:blipFill>
                    <a:blip r:embed="rId10"/>
                    <a:stretch>
                      <a:fillRect/>
                    </a:stretch>
                  </pic:blipFill>
                  <pic:spPr>
                    <a:xfrm>
                      <a:off x="0" y="0"/>
                      <a:ext cx="4597400" cy="1993900"/>
                    </a:xfrm>
                    <a:prstGeom prst="rect">
                      <a:avLst/>
                    </a:prstGeom>
                  </pic:spPr>
                </pic:pic>
              </a:graphicData>
            </a:graphic>
          </wp:anchor>
        </w:drawing>
      </w:r>
      <w:bookmarkEnd w:id="75"/>
    </w:p>
    <w:p w14:paraId="54DE7120" w14:textId="77777777" w:rsidR="006753D1" w:rsidRDefault="002F4AEE">
      <w:pPr>
        <w:pStyle w:val="Para01"/>
        <w:pageBreakBefore/>
        <w:spacing w:before="240" w:after="240"/>
        <w:rPr>
          <w:rFonts w:hint="eastAsia"/>
        </w:rPr>
      </w:pPr>
      <w:bookmarkStart w:id="76" w:name="Top_of_txt037_html"/>
      <w:bookmarkStart w:id="77" w:name="33_Fang_Zhan_Shi_Fu_Yong_A_Si_Pi"/>
      <w:r>
        <w:t xml:space="preserve">33 </w:t>
      </w:r>
      <w:r>
        <w:t>房颤时服用阿司匹林可以预防脑卒中吗？</w:t>
      </w:r>
      <w:bookmarkEnd w:id="76"/>
      <w:bookmarkEnd w:id="77"/>
    </w:p>
    <w:p w14:paraId="54DE7121" w14:textId="77777777" w:rsidR="006753D1" w:rsidRDefault="002F4AEE">
      <w:pPr>
        <w:spacing w:before="120" w:after="120"/>
        <w:ind w:firstLine="480"/>
      </w:pPr>
      <w:r>
        <w:t>阿司匹林或氯吡格雷都属于抗血小板类药物，阿司匹林或氯吡格雷预防房颤患者脑卒中的有效性远不如华法林。即使氯吡格雷与阿司匹林合用，减少房颤患者脑卒中、非中枢性血栓栓塞、心肌梗死和心血管死亡复合终点的有效性也不如口服抗凝药。</w:t>
      </w:r>
    </w:p>
    <w:p w14:paraId="54DE7122" w14:textId="77777777" w:rsidR="006753D1" w:rsidRDefault="002F4AEE">
      <w:pPr>
        <w:spacing w:before="120" w:after="120"/>
        <w:ind w:firstLine="480"/>
      </w:pPr>
      <w:r>
        <w:t>此外，抗血小板治疗，尤其是双联抗血小板治疗可增加出血风险，与口服抗凝药物的出血风险相似。因此，不推荐抗血小板类药物用于房颤患者血栓栓塞的预防。</w:t>
      </w:r>
    </w:p>
    <w:p w14:paraId="54DE7123" w14:textId="77777777" w:rsidR="006753D1" w:rsidRDefault="002F4AEE">
      <w:pPr>
        <w:pStyle w:val="Para01"/>
        <w:pageBreakBefore/>
        <w:spacing w:before="240" w:after="240"/>
        <w:rPr>
          <w:rFonts w:hint="eastAsia"/>
        </w:rPr>
      </w:pPr>
      <w:bookmarkStart w:id="78" w:name="34_Shi_Yao_Shi_Wu_Zheng_Zhuang_X"/>
      <w:bookmarkStart w:id="79" w:name="Top_of_txt038_html"/>
      <w:r>
        <w:t xml:space="preserve">34 </w:t>
      </w:r>
      <w:r>
        <w:t>什么是无症状性房颤？</w:t>
      </w:r>
      <w:bookmarkEnd w:id="78"/>
      <w:bookmarkEnd w:id="79"/>
    </w:p>
    <w:p w14:paraId="54DE7124" w14:textId="77777777" w:rsidR="006753D1" w:rsidRDefault="002F4AEE">
      <w:pPr>
        <w:spacing w:before="120" w:after="120"/>
        <w:ind w:firstLine="480"/>
      </w:pPr>
      <w:r>
        <w:t>房颤引起的心室率异常是产生症状的重要原因。部分患者以血栓栓塞并发症或心衰为首发表现，更多的则以心慌、胸闷、乏力、头晕为主要症状。少部分患者并无任何症状而仅在体检时被发现有房颤，这种房颤称之为无症状性房颤。</w:t>
      </w:r>
    </w:p>
    <w:p w14:paraId="54DE7125" w14:textId="77777777" w:rsidR="006753D1" w:rsidRDefault="002F4AEE">
      <w:pPr>
        <w:spacing w:before="120" w:after="120"/>
        <w:ind w:firstLine="480"/>
      </w:pPr>
      <w:r>
        <w:t>房颤患者无症状，可能的原因如下：</w:t>
      </w:r>
    </w:p>
    <w:p w14:paraId="54DE7126" w14:textId="77777777" w:rsidR="006753D1" w:rsidRDefault="002F4AEE">
      <w:pPr>
        <w:spacing w:before="120" w:after="120"/>
        <w:ind w:firstLine="480"/>
      </w:pPr>
      <w:r>
        <w:t>（</w:t>
      </w:r>
      <w:r>
        <w:t>1</w:t>
      </w:r>
      <w:r>
        <w:t>）患者的心室率不快，与正常情况下的快慢区别不大，所以患者不觉得有心慌、胸闷、乏力、头晕等不适。</w:t>
      </w:r>
    </w:p>
    <w:p w14:paraId="54DE7127" w14:textId="77777777" w:rsidR="006753D1" w:rsidRDefault="002F4AEE">
      <w:pPr>
        <w:spacing w:before="120" w:after="120"/>
        <w:ind w:firstLine="480"/>
      </w:pPr>
      <w:r>
        <w:t>（</w:t>
      </w:r>
      <w:r>
        <w:t>2</w:t>
      </w:r>
      <w:r>
        <w:t>）患者的心室率可能比较快，但患者对心室率快的反应不敏感，没有症状。</w:t>
      </w:r>
    </w:p>
    <w:p w14:paraId="54DE7128" w14:textId="77777777" w:rsidR="006753D1" w:rsidRDefault="002F4AEE">
      <w:pPr>
        <w:spacing w:before="120" w:after="120"/>
        <w:ind w:firstLine="480"/>
      </w:pPr>
      <w:r>
        <w:t>（</w:t>
      </w:r>
      <w:r>
        <w:t>3</w:t>
      </w:r>
      <w:r>
        <w:t>）患者没有出现血栓栓塞、脑卒中，也没有心脏停搏长间歇致头晕等症状。</w:t>
      </w:r>
    </w:p>
    <w:p w14:paraId="54DE7129" w14:textId="77777777" w:rsidR="006753D1" w:rsidRDefault="002F4AEE">
      <w:pPr>
        <w:pStyle w:val="Para01"/>
        <w:pageBreakBefore/>
        <w:spacing w:before="240" w:after="240"/>
        <w:rPr>
          <w:rFonts w:hint="eastAsia"/>
        </w:rPr>
      </w:pPr>
      <w:bookmarkStart w:id="80" w:name="Top_of_txt039_html"/>
      <w:bookmarkStart w:id="81" w:name="35_Wu_Zheng_Zhuang_Xing_Fang_Zha"/>
      <w:r>
        <w:t xml:space="preserve">35 </w:t>
      </w:r>
      <w:r>
        <w:t>无症状性房颤有哪些危害？</w:t>
      </w:r>
      <w:bookmarkEnd w:id="80"/>
      <w:bookmarkEnd w:id="81"/>
    </w:p>
    <w:p w14:paraId="54DE712A" w14:textId="77777777" w:rsidR="006753D1" w:rsidRDefault="002F4AEE">
      <w:pPr>
        <w:spacing w:before="120" w:after="120"/>
        <w:ind w:firstLine="480"/>
      </w:pPr>
      <w:r>
        <w:t>房颤患者会有心慌、胸闷、乏力、头晕等临床症状，房颤引起的心室率异常是产生上述症状的重要原因。一旦患者出现上述症状，需要到医院就诊以获得早期确诊。</w:t>
      </w:r>
    </w:p>
    <w:p w14:paraId="54DE712B" w14:textId="77777777" w:rsidR="006753D1" w:rsidRDefault="002F4AEE">
      <w:pPr>
        <w:spacing w:before="120" w:after="120"/>
        <w:ind w:firstLine="480"/>
      </w:pPr>
      <w:r>
        <w:t>但无症状性房颤患者，因为症状不明显而误认为自己是正常人，从而耽误了正常的必要治疗，如抗凝治疗等。部分无症状患者以血栓栓塞并发症为首发表现，这就是因为没有进行正规的抗凝治疗而发生左心耳血栓，导致血栓栓塞、脑卒中。</w:t>
      </w:r>
    </w:p>
    <w:p w14:paraId="54DE712C" w14:textId="77777777" w:rsidR="006753D1" w:rsidRDefault="002F4AEE">
      <w:pPr>
        <w:spacing w:before="120" w:after="120"/>
        <w:ind w:firstLine="480"/>
      </w:pPr>
      <w:r>
        <w:t>因此说，无症状性房颤不但没有什么好处，反而潜在的风险可能更大。</w:t>
      </w:r>
    </w:p>
    <w:p w14:paraId="54DE712D" w14:textId="77777777" w:rsidR="006753D1" w:rsidRDefault="002F4AEE">
      <w:pPr>
        <w:pStyle w:val="Para01"/>
        <w:pageBreakBefore/>
        <w:spacing w:before="240" w:after="240"/>
        <w:rPr>
          <w:rFonts w:hint="eastAsia"/>
        </w:rPr>
      </w:pPr>
      <w:bookmarkStart w:id="82" w:name="Top_of_txt040_html"/>
      <w:bookmarkStart w:id="83" w:name="36_Fang_Zhan_Hui_Dao_Zhi_Huan_Zh"/>
      <w:r>
        <w:t xml:space="preserve">36 </w:t>
      </w:r>
      <w:r>
        <w:t>房颤会导致患者突然死亡吗？</w:t>
      </w:r>
      <w:bookmarkEnd w:id="82"/>
      <w:bookmarkEnd w:id="83"/>
    </w:p>
    <w:p w14:paraId="54DE712E" w14:textId="77777777" w:rsidR="006753D1" w:rsidRDefault="002F4AEE">
      <w:pPr>
        <w:spacing w:before="120" w:after="120"/>
        <w:ind w:firstLine="480"/>
      </w:pPr>
      <w:r>
        <w:t>1</w:t>
      </w:r>
      <w:r>
        <w:t>）房颤合并心功能损害</w:t>
      </w:r>
    </w:p>
    <w:p w14:paraId="54DE712F" w14:textId="77777777" w:rsidR="006753D1" w:rsidRDefault="002F4AEE">
      <w:pPr>
        <w:spacing w:before="120" w:after="120"/>
        <w:ind w:firstLine="480"/>
      </w:pPr>
      <w:r>
        <w:t>房颤合并心功能损害者，如心室肥厚和扩张、心脏瓣膜损害、陈旧性心肌梗死、肥厚心肌病等，则对心功能的影响更为明显。房颤常是诱发和加重心衰的主要原因。</w:t>
      </w:r>
    </w:p>
    <w:p w14:paraId="54DE7130" w14:textId="77777777" w:rsidR="006753D1" w:rsidRDefault="002F4AEE">
      <w:pPr>
        <w:spacing w:before="120" w:after="120"/>
        <w:ind w:firstLine="480"/>
      </w:pPr>
      <w:r>
        <w:t>2</w:t>
      </w:r>
      <w:r>
        <w:t>）器质性心脏病合并房颤</w:t>
      </w:r>
    </w:p>
    <w:p w14:paraId="54DE7131" w14:textId="77777777" w:rsidR="006753D1" w:rsidRDefault="002F4AEE">
      <w:pPr>
        <w:spacing w:before="120" w:after="120"/>
        <w:ind w:firstLine="480"/>
      </w:pPr>
      <w:r>
        <w:t>器质性心脏病患者发生房颤时症状较重，当心室率＞</w:t>
      </w:r>
      <w:r>
        <w:t>150</w:t>
      </w:r>
      <w:r>
        <w:t>次</w:t>
      </w:r>
      <w:r>
        <w:t>/</w:t>
      </w:r>
      <w:r>
        <w:t>分钟时还可诱发冠心病患者心绞痛、二尖瓣狭窄患者急性肺水肿，以及原有心功能障碍患者急性心衰。发生急性心衰或严重心衰者，容易出现死亡。</w:t>
      </w:r>
    </w:p>
    <w:p w14:paraId="54DE7132" w14:textId="77777777" w:rsidR="006753D1" w:rsidRDefault="002F4AEE">
      <w:pPr>
        <w:spacing w:before="120" w:after="120"/>
        <w:ind w:firstLine="480"/>
      </w:pPr>
      <w:r>
        <w:t>3</w:t>
      </w:r>
      <w:r>
        <w:t>）心衰合并房颤</w:t>
      </w:r>
    </w:p>
    <w:p w14:paraId="54DE7133" w14:textId="77777777" w:rsidR="006753D1" w:rsidRDefault="002F4AEE">
      <w:pPr>
        <w:spacing w:before="120" w:after="120"/>
        <w:ind w:firstLine="480"/>
      </w:pPr>
      <w:r>
        <w:t>心衰合并房颤时，房颤是引起心源性死亡的重要危险因素。</w:t>
      </w:r>
    </w:p>
    <w:p w14:paraId="54DE7134" w14:textId="77777777" w:rsidR="006753D1" w:rsidRDefault="002F4AEE">
      <w:pPr>
        <w:spacing w:before="120" w:after="120"/>
        <w:ind w:firstLine="480"/>
      </w:pPr>
      <w:r>
        <w:t>4</w:t>
      </w:r>
      <w:r>
        <w:t>）阵发性房颤</w:t>
      </w:r>
    </w:p>
    <w:p w14:paraId="54DE7135" w14:textId="77777777" w:rsidR="006753D1" w:rsidRDefault="002F4AEE">
      <w:pPr>
        <w:spacing w:before="120" w:after="120"/>
        <w:ind w:firstLine="480"/>
      </w:pPr>
      <w:r>
        <w:t>阵发性房颤反复发作和终止引起窦性静止是心室停搏的重要原因。房颤引起心室停搏可导致脑供血不足而发生黑矇、晕厥，心室搏动间期达</w:t>
      </w:r>
      <w:r>
        <w:t>3</w:t>
      </w:r>
      <w:r>
        <w:t>秒或以上可引起心脏骤停，致患者猝死。</w:t>
      </w:r>
    </w:p>
    <w:p w14:paraId="54DE7136" w14:textId="77777777" w:rsidR="006753D1" w:rsidRDefault="002F4AEE">
      <w:pPr>
        <w:pStyle w:val="Para06"/>
        <w:pageBreakBefore/>
        <w:spacing w:before="240" w:after="480"/>
        <w:rPr>
          <w:rFonts w:hint="eastAsia"/>
        </w:rPr>
      </w:pPr>
      <w:bookmarkStart w:id="84" w:name="Top_of_txt041_html"/>
      <w:bookmarkStart w:id="85" w:name="Fang_Zhan_De_Fen_Lei"/>
      <w:r>
        <w:t>房颤的分类</w:t>
      </w:r>
      <w:bookmarkEnd w:id="84"/>
      <w:bookmarkEnd w:id="85"/>
    </w:p>
    <w:p w14:paraId="54DE7137" w14:textId="77777777" w:rsidR="006753D1" w:rsidRDefault="002F4AEE">
      <w:pPr>
        <w:pStyle w:val="Para01"/>
        <w:pageBreakBefore/>
        <w:spacing w:before="240" w:after="240"/>
        <w:rPr>
          <w:rFonts w:hint="eastAsia"/>
        </w:rPr>
      </w:pPr>
      <w:bookmarkStart w:id="86" w:name="Top_of_txt042_html"/>
      <w:bookmarkStart w:id="87" w:name="37_Shi_Yao_Shi_Zhen_Fa_Xing_Fang"/>
      <w:r>
        <w:t xml:space="preserve">37 </w:t>
      </w:r>
      <w:r>
        <w:t>什么是阵发性房颤和持续性房颤？</w:t>
      </w:r>
      <w:bookmarkEnd w:id="86"/>
      <w:bookmarkEnd w:id="87"/>
    </w:p>
    <w:p w14:paraId="54DE7138" w14:textId="77777777" w:rsidR="006753D1" w:rsidRDefault="002F4AEE">
      <w:pPr>
        <w:spacing w:before="120" w:after="120"/>
        <w:ind w:firstLine="480"/>
      </w:pPr>
      <w:r>
        <w:t>近年来随着研究的深入，按照房颤发作的频率和持续时间进行分类已成为共识。</w:t>
      </w:r>
    </w:p>
    <w:p w14:paraId="54DE7139" w14:textId="77777777" w:rsidR="006753D1" w:rsidRDefault="002F4AEE">
      <w:pPr>
        <w:spacing w:before="120" w:after="120"/>
        <w:ind w:firstLine="480"/>
      </w:pPr>
      <w:r>
        <w:t>1</w:t>
      </w:r>
      <w:r>
        <w:t>）阵发性房颤</w:t>
      </w:r>
    </w:p>
    <w:p w14:paraId="54DE713A" w14:textId="77777777" w:rsidR="006753D1" w:rsidRDefault="002F4AEE">
      <w:pPr>
        <w:spacing w:before="120" w:after="120"/>
        <w:ind w:firstLine="480"/>
      </w:pPr>
      <w:r>
        <w:t>阵发性房颤是指发作后</w:t>
      </w:r>
      <w:r>
        <w:t>7</w:t>
      </w:r>
      <w:r>
        <w:t>天内可自行或干预终止的房颤。</w:t>
      </w:r>
    </w:p>
    <w:p w14:paraId="54DE713B" w14:textId="77777777" w:rsidR="006753D1" w:rsidRDefault="002F4AEE">
      <w:pPr>
        <w:spacing w:before="120" w:after="120"/>
        <w:ind w:firstLine="480"/>
      </w:pPr>
      <w:r>
        <w:t>2</w:t>
      </w:r>
      <w:r>
        <w:t>）持续性房颤</w:t>
      </w:r>
    </w:p>
    <w:p w14:paraId="54DE713C" w14:textId="77777777" w:rsidR="006753D1" w:rsidRDefault="002F4AEE">
      <w:pPr>
        <w:spacing w:before="120" w:after="120"/>
        <w:ind w:firstLine="480"/>
      </w:pPr>
      <w:r>
        <w:t>持续性房颤是指持续时间超过</w:t>
      </w:r>
      <w:r>
        <w:t>7</w:t>
      </w:r>
      <w:r>
        <w:t>天的房颤。持续性房颤可以是心律失常的首发表现，也可以由阵发性房颤反复发作、发展为持续性房颤。持续性房颤不再仅是心脏电活动紊乱，它往往伴随心脏结构异常，如心肌细胞、细胞外基质、微血管改变以及内皮细胞重构等。</w:t>
      </w:r>
    </w:p>
    <w:p w14:paraId="54DE713D" w14:textId="77777777" w:rsidR="006753D1" w:rsidRDefault="002F4AEE">
      <w:pPr>
        <w:spacing w:before="120" w:after="120"/>
        <w:ind w:firstLine="480"/>
      </w:pPr>
      <w:r>
        <w:t>房颤的发生、发展与遗传学异常、生理状态、年龄、性别、结构性心脏病、心律失常、其他系统疾病（如糖尿病、肿瘤、肥胖等），以及手术、药品滥用成瘾等多重危险因素相关。</w:t>
      </w:r>
    </w:p>
    <w:p w14:paraId="54DE713E" w14:textId="77777777" w:rsidR="006753D1" w:rsidRDefault="002F4AEE">
      <w:pPr>
        <w:pStyle w:val="Para01"/>
        <w:pageBreakBefore/>
        <w:spacing w:before="240" w:after="240"/>
        <w:rPr>
          <w:rFonts w:hint="eastAsia"/>
        </w:rPr>
      </w:pPr>
      <w:bookmarkStart w:id="88" w:name="Top_of_txt043_html"/>
      <w:bookmarkStart w:id="89" w:name="38_Shi_Yao_Shi_Chang_Cheng_Chi_X"/>
      <w:r>
        <w:t xml:space="preserve">38 </w:t>
      </w:r>
      <w:r>
        <w:t>什么是长程持续性房颤？</w:t>
      </w:r>
      <w:bookmarkEnd w:id="88"/>
      <w:bookmarkEnd w:id="89"/>
    </w:p>
    <w:p w14:paraId="54DE713F" w14:textId="77777777" w:rsidR="006753D1" w:rsidRDefault="002F4AEE">
      <w:pPr>
        <w:spacing w:before="120" w:after="120"/>
        <w:ind w:firstLine="480"/>
      </w:pPr>
      <w:r>
        <w:t>长程持续性房颤定义为房颤持续时间超过</w:t>
      </w:r>
      <w:r>
        <w:t>12</w:t>
      </w:r>
      <w:r>
        <w:t>个月，是房颤疾病进展过程中更为终末的阶段。</w:t>
      </w:r>
    </w:p>
    <w:p w14:paraId="54DE7140" w14:textId="77777777" w:rsidR="006753D1" w:rsidRDefault="002F4AEE">
      <w:pPr>
        <w:spacing w:before="120" w:after="120"/>
        <w:ind w:firstLine="480"/>
      </w:pPr>
      <w:r>
        <w:t>长程持续性房颤是目前治疗的难点，成功率低而复发率高，内科和外科医生都在为进一步提高其治疗的成功率而努力。</w:t>
      </w:r>
    </w:p>
    <w:p w14:paraId="54DE7141" w14:textId="77777777" w:rsidR="006753D1" w:rsidRDefault="002F4AEE">
      <w:pPr>
        <w:spacing w:before="120" w:after="120"/>
        <w:ind w:firstLine="480"/>
      </w:pPr>
      <w:r>
        <w:t>目前来说，外科治疗房颤的优势明显，复发率低，消融位置准确，消融线质量高，可切除左心耳，但也存在无法验证电学隔离等缺点。内科导管治疗则可实现电学角度隔离，能完成二、三尖瓣峡部等特殊部位的消融，但主要有消融线不透壁、不能处理心外膜的自主神经节和</w:t>
      </w:r>
      <w:r>
        <w:t>Marshall</w:t>
      </w:r>
      <w:r>
        <w:t>韧带、左心耳封堵不合适的局限性。内外科联合的杂交手术则能实现内外科治疗的优势互补，或许才是长程持续性房颤的最佳</w:t>
      </w:r>
      <w:r>
        <w:t>“</w:t>
      </w:r>
      <w:r>
        <w:t>终结者</w:t>
      </w:r>
      <w:r>
        <w:t>”</w:t>
      </w:r>
      <w:r>
        <w:t>。</w:t>
      </w:r>
    </w:p>
    <w:p w14:paraId="54DE7142" w14:textId="77777777" w:rsidR="006753D1" w:rsidRDefault="002F4AEE">
      <w:pPr>
        <w:pStyle w:val="Para01"/>
        <w:pageBreakBefore/>
        <w:spacing w:before="240" w:after="240"/>
        <w:rPr>
          <w:rFonts w:hint="eastAsia"/>
        </w:rPr>
      </w:pPr>
      <w:bookmarkStart w:id="90" w:name="Top_of_txt044_html"/>
      <w:bookmarkStart w:id="91" w:name="39_Shi_Yao_Shi_Zhu_Hou_Xin_Fa_Fa"/>
      <w:r>
        <w:t xml:space="preserve">39 </w:t>
      </w:r>
      <w:r>
        <w:t>什么是术后新发房颤？</w:t>
      </w:r>
      <w:bookmarkEnd w:id="90"/>
      <w:bookmarkEnd w:id="91"/>
    </w:p>
    <w:p w14:paraId="54DE7143" w14:textId="77777777" w:rsidR="006753D1" w:rsidRDefault="002F4AEE">
      <w:pPr>
        <w:spacing w:before="120" w:after="120"/>
        <w:ind w:firstLine="480"/>
      </w:pPr>
      <w:r>
        <w:t>术后新发房颤是术后</w:t>
      </w:r>
      <w:r>
        <w:t>30</w:t>
      </w:r>
      <w:r>
        <w:t>天内的任何房颤事件，是术后最常见的心律失常。</w:t>
      </w:r>
    </w:p>
    <w:p w14:paraId="54DE7144" w14:textId="77777777" w:rsidR="006753D1" w:rsidRDefault="002F4AEE">
      <w:pPr>
        <w:spacing w:before="120" w:after="120"/>
        <w:ind w:firstLine="480"/>
      </w:pPr>
      <w:r>
        <w:t>文献报道，术后房颤发生率在非心脏手术患者为</w:t>
      </w:r>
      <w:r>
        <w:t>8%</w:t>
      </w:r>
      <w:r>
        <w:t>，在非心脏胸科手术患者为</w:t>
      </w:r>
      <w:r>
        <w:t>3%</w:t>
      </w:r>
      <w:r>
        <w:t>～</w:t>
      </w:r>
      <w:r>
        <w:t>30%</w:t>
      </w:r>
      <w:r>
        <w:t>，在心脏手术患者可达</w:t>
      </w:r>
      <w:r>
        <w:t>16%</w:t>
      </w:r>
      <w:r>
        <w:t>～</w:t>
      </w:r>
      <w:r>
        <w:t>46%</w:t>
      </w:r>
      <w:r>
        <w:t>。术后房颤的发生会导致预后恶化，如住院时间延长、医疗费用增加及病死率上升。术后新发房颤的发生和维持机制尚未完全明确，目前认为是多因素共同作用的结果。术后新发房颤的发生是手术相关急性因素及术前心房重构叠加效应的结果。术前多种因素与外科术后新发房颤的发生有关，如高龄、高血压、糖尿病、心肌梗死、心室肥厚、肥胖、睡眠呼吸暂停等，其中高龄是外科术后新发房颤最关键的危险因素之一。</w:t>
      </w:r>
    </w:p>
    <w:p w14:paraId="54DE7145" w14:textId="77777777" w:rsidR="006753D1" w:rsidRDefault="002F4AEE">
      <w:pPr>
        <w:spacing w:before="120" w:after="120"/>
        <w:ind w:firstLine="480"/>
      </w:pPr>
      <w:r>
        <w:t>房颤主要发作于术后</w:t>
      </w:r>
      <w:r>
        <w:t>72</w:t>
      </w:r>
      <w:r>
        <w:t>小时。临床医生通过延长监护时间、观察患者症状体征、心电图检查可以早期诊断房颤。大多数术后新发房颤，经及时治疗可缓解，持续时间短暂，具有自限性。但是影响到血流动力学稳定且持续时间＞</w:t>
      </w:r>
      <w:r>
        <w:t>48</w:t>
      </w:r>
      <w:r>
        <w:t>小时的术后新发房颤者，脑梗死的风险明显增加。</w:t>
      </w:r>
    </w:p>
    <w:p w14:paraId="54DE7146" w14:textId="77777777" w:rsidR="006753D1" w:rsidRDefault="002F4AEE">
      <w:pPr>
        <w:pStyle w:val="Para01"/>
        <w:pageBreakBefore/>
        <w:spacing w:before="240" w:after="240"/>
        <w:rPr>
          <w:rFonts w:hint="eastAsia"/>
        </w:rPr>
      </w:pPr>
      <w:bookmarkStart w:id="92" w:name="40_Shi_Yao_Shi__Fang_Zhan_Cu_Fan"/>
      <w:bookmarkStart w:id="93" w:name="Top_of_txt045_html"/>
      <w:r>
        <w:t xml:space="preserve">40 </w:t>
      </w:r>
      <w:r>
        <w:t>什么是</w:t>
      </w:r>
      <w:r>
        <w:t>“</w:t>
      </w:r>
      <w:r>
        <w:t>房颤促房颤</w:t>
      </w:r>
      <w:r>
        <w:t>”</w:t>
      </w:r>
      <w:r>
        <w:t>？</w:t>
      </w:r>
      <w:bookmarkEnd w:id="92"/>
      <w:bookmarkEnd w:id="93"/>
    </w:p>
    <w:p w14:paraId="54DE7147" w14:textId="77777777" w:rsidR="006753D1" w:rsidRDefault="002F4AEE">
      <w:pPr>
        <w:spacing w:before="120" w:after="120"/>
        <w:ind w:firstLine="480"/>
      </w:pPr>
      <w:r>
        <w:t>房颤促房颤就是房颤自身会促进房颤的发生。</w:t>
      </w:r>
    </w:p>
    <w:p w14:paraId="54DE7148" w14:textId="77777777" w:rsidR="006753D1" w:rsidRDefault="002F4AEE">
      <w:pPr>
        <w:spacing w:before="120" w:after="120"/>
        <w:ind w:firstLine="480"/>
      </w:pPr>
      <w:r>
        <w:t>1995</w:t>
      </w:r>
      <w:r>
        <w:t>年荷兰的科学家发现：没有患房颤的山羊发作房颤时持续的时间最短，患过房颤的山羊再次发作房颤时持续的时间次之，患房颤时间长的山羊再次发作房颤的持续时间最长。概括起来说就是越房颤，越容易房颤。</w:t>
      </w:r>
    </w:p>
    <w:p w14:paraId="54DE7149" w14:textId="77777777" w:rsidR="006753D1" w:rsidRDefault="002F4AEE">
      <w:pPr>
        <w:spacing w:before="120" w:after="120"/>
        <w:ind w:firstLine="480"/>
      </w:pPr>
      <w:r>
        <w:t>随后的研究也证实随着房颤持续时间延长，心房肌的有效不应期逐渐缩短，利于快速频率的形成，房颤易于维持。现实生活中也有很多患者发现房颤发作的频率会越来越频繁，持续时间会越来越长，甚至成为持续性房颤。</w:t>
      </w:r>
    </w:p>
    <w:p w14:paraId="54DE714A" w14:textId="77777777" w:rsidR="006753D1" w:rsidRDefault="002F4AEE">
      <w:pPr>
        <w:spacing w:before="120" w:after="120"/>
        <w:ind w:firstLine="480"/>
      </w:pPr>
      <w:r>
        <w:t>因此，房颤本身是一种进展性疾病，需要积极地治疗。有了房颤千万别拖着，觉得一年发作几次没什么，一定要及早控制，阻止房颤的继续发展。</w:t>
      </w:r>
    </w:p>
    <w:p w14:paraId="54DE714B" w14:textId="77777777" w:rsidR="006753D1" w:rsidRDefault="002F4AEE">
      <w:pPr>
        <w:pStyle w:val="Para01"/>
        <w:pageBreakBefore/>
        <w:spacing w:before="240" w:after="240"/>
        <w:rPr>
          <w:rFonts w:hint="eastAsia"/>
        </w:rPr>
      </w:pPr>
      <w:bookmarkStart w:id="94" w:name="Top_of_txt046_html"/>
      <w:bookmarkStart w:id="95" w:name="41_Shi_Yao_Shi_Zeng_Ling_Xing_Fa"/>
      <w:r>
        <w:t xml:space="preserve">41 </w:t>
      </w:r>
      <w:r>
        <w:t>什么是增龄性房颤？</w:t>
      </w:r>
      <w:bookmarkEnd w:id="94"/>
      <w:bookmarkEnd w:id="95"/>
    </w:p>
    <w:p w14:paraId="54DE714C" w14:textId="77777777" w:rsidR="006753D1" w:rsidRDefault="002F4AEE">
      <w:pPr>
        <w:spacing w:before="120" w:after="120"/>
        <w:ind w:firstLine="480"/>
      </w:pPr>
      <w:r>
        <w:t>房颤是一种增龄性疾病，发病率随患者年龄增加而升高。</w:t>
      </w:r>
    </w:p>
    <w:p w14:paraId="54DE714D" w14:textId="77777777" w:rsidR="006753D1" w:rsidRDefault="002F4AEE">
      <w:pPr>
        <w:spacing w:before="120" w:after="120"/>
        <w:ind w:firstLine="480"/>
      </w:pPr>
      <w:r>
        <w:t>有研究显示，随着年龄的增长，</w:t>
      </w:r>
      <w:r>
        <w:t>60</w:t>
      </w:r>
      <w:r>
        <w:t>岁以下的房颤患者发病率为</w:t>
      </w:r>
      <w:r>
        <w:t>1%</w:t>
      </w:r>
      <w:r>
        <w:t>，</w:t>
      </w:r>
      <w:r>
        <w:t>75</w:t>
      </w:r>
      <w:r>
        <w:t>～</w:t>
      </w:r>
      <w:r>
        <w:t>84</w:t>
      </w:r>
      <w:r>
        <w:t>岁的房颤患者高达</w:t>
      </w:r>
      <w:r>
        <w:t>12%</w:t>
      </w:r>
      <w:r>
        <w:t>，有</w:t>
      </w:r>
      <w:r>
        <w:t>1/3</w:t>
      </w:r>
      <w:r>
        <w:t>的患者年龄达到</w:t>
      </w:r>
      <w:r>
        <w:t>80</w:t>
      </w:r>
      <w:r>
        <w:t>岁以上。年龄每增长</w:t>
      </w:r>
      <w:r>
        <w:t>10</w:t>
      </w:r>
      <w:r>
        <w:t>岁，房颤的发病率就增加</w:t>
      </w:r>
      <w:r>
        <w:t>1</w:t>
      </w:r>
      <w:r>
        <w:t>倍。</w:t>
      </w:r>
    </w:p>
    <w:p w14:paraId="54DE714E" w14:textId="77777777" w:rsidR="006753D1" w:rsidRDefault="002F4AEE">
      <w:pPr>
        <w:spacing w:before="120" w:after="120"/>
        <w:ind w:firstLine="480"/>
      </w:pPr>
      <w:r>
        <w:t>年龄作为房颤发生的独立危险因素，在多层次、多方面改变着心房和肺静脉的功能与结构，为房颤的发生提供了条件。随着年龄的增长，患者的窦房结功能逐渐减退，窦房结的起搏电流和超级化激活环核苷酸门控通道的表达递减；与此同时，在肺静脉和心房则出现起搏电流和超级化激活环核苷酸门控通道的表达增加，是增龄性房颤发生和维持的重要机制之一。</w:t>
      </w:r>
    </w:p>
    <w:p w14:paraId="54DE714F" w14:textId="77777777" w:rsidR="006753D1" w:rsidRDefault="002F4AEE">
      <w:pPr>
        <w:pStyle w:val="Para01"/>
        <w:pageBreakBefore/>
        <w:spacing w:before="240" w:after="240"/>
        <w:rPr>
          <w:rFonts w:hint="eastAsia"/>
        </w:rPr>
      </w:pPr>
      <w:bookmarkStart w:id="96" w:name="42_Wei_Shi_Yao_Shuo_Fang_Zhan_Sh"/>
      <w:bookmarkStart w:id="97" w:name="Top_of_txt047_html"/>
      <w:r>
        <w:t xml:space="preserve">42 </w:t>
      </w:r>
      <w:r>
        <w:t>为什么说房颤是快速心律失常病？</w:t>
      </w:r>
      <w:bookmarkEnd w:id="96"/>
      <w:bookmarkEnd w:id="97"/>
    </w:p>
    <w:p w14:paraId="54DE7150" w14:textId="77777777" w:rsidR="006753D1" w:rsidRDefault="002F4AEE">
      <w:pPr>
        <w:spacing w:before="120" w:after="120"/>
        <w:ind w:firstLine="480"/>
      </w:pPr>
      <w:r>
        <w:t>房颤是在临床上很常见的一个疾病，但很多人却不太了解，对于房颤和心律失常之间的区别也不是很了解。</w:t>
      </w:r>
    </w:p>
    <w:p w14:paraId="54DE7151" w14:textId="77777777" w:rsidR="006753D1" w:rsidRDefault="002F4AEE">
      <w:pPr>
        <w:spacing w:before="120" w:after="120"/>
        <w:ind w:firstLine="480"/>
      </w:pPr>
      <w:r>
        <w:t>房颤其实是一种很常见的心律失常，经常发生在中老年人的身上。发生房颤的时候，心跳会变得非常不规律，有些患者的心房率甚至会达到</w:t>
      </w:r>
      <w:r>
        <w:t>350</w:t>
      </w:r>
      <w:r>
        <w:t>～</w:t>
      </w:r>
      <w:r>
        <w:t>600</w:t>
      </w:r>
      <w:r>
        <w:t>次</w:t>
      </w:r>
      <w:r>
        <w:t>/</w:t>
      </w:r>
      <w:r>
        <w:t>分钟，心室率通常在</w:t>
      </w:r>
      <w:r>
        <w:t>100</w:t>
      </w:r>
      <w:r>
        <w:t>～</w:t>
      </w:r>
      <w:r>
        <w:t>160</w:t>
      </w:r>
      <w:r>
        <w:t>次</w:t>
      </w:r>
      <w:r>
        <w:t>/</w:t>
      </w:r>
      <w:r>
        <w:t>分钟，心跳的速度快而没有规则，所以会引起一系列的临床症状。心律失常是一个总称，房颤只是其中的一种。早期的房颤发作时一般心室率都比较快，患者大多有心慌、心悸的症状，但发作时间比较短，难点在于难以及时做心电图予以诊断。如果发作时间比较长或及时就医，一般都能得到及时的诊断和治疗。</w:t>
      </w:r>
    </w:p>
    <w:p w14:paraId="54DE7152" w14:textId="77777777" w:rsidR="006753D1" w:rsidRDefault="002F4AEE">
      <w:pPr>
        <w:spacing w:before="120" w:after="120"/>
        <w:ind w:firstLine="480"/>
      </w:pPr>
      <w:r>
        <w:t>发病多年的</w:t>
      </w:r>
      <w:r>
        <w:t>“</w:t>
      </w:r>
      <w:r>
        <w:t>老房颤</w:t>
      </w:r>
      <w:r>
        <w:t>”</w:t>
      </w:r>
      <w:r>
        <w:t>，如果心室率不快，患者反而没有明显的症状，导致很多患者甚至医务人员都没有引起重视，等到疾病加重，发生心衰或者出现脑卒中时，治疗效果就会大打折扣。</w:t>
      </w:r>
    </w:p>
    <w:p w14:paraId="54DE7153" w14:textId="77777777" w:rsidR="006753D1" w:rsidRDefault="002F4AEE">
      <w:pPr>
        <w:pStyle w:val="Para06"/>
        <w:pageBreakBefore/>
        <w:spacing w:before="240" w:after="480"/>
        <w:rPr>
          <w:rFonts w:hint="eastAsia"/>
        </w:rPr>
      </w:pPr>
      <w:bookmarkStart w:id="98" w:name="Fang_Zhan_De_Zhi_Liao"/>
      <w:bookmarkStart w:id="99" w:name="Top_of_txt048_html"/>
      <w:r>
        <w:t>房颤的治疗</w:t>
      </w:r>
      <w:bookmarkEnd w:id="98"/>
      <w:bookmarkEnd w:id="99"/>
    </w:p>
    <w:p w14:paraId="54DE7154" w14:textId="77777777" w:rsidR="006753D1" w:rsidRDefault="002F4AEE">
      <w:pPr>
        <w:pStyle w:val="Para01"/>
        <w:pageBreakBefore/>
        <w:spacing w:before="240" w:after="240"/>
        <w:rPr>
          <w:rFonts w:hint="eastAsia"/>
        </w:rPr>
      </w:pPr>
      <w:bookmarkStart w:id="100" w:name="Top_of_txt049_html"/>
      <w:bookmarkStart w:id="101" w:name="43_Fang_Zhan_De_Zhi_Liao_Fang_Fa"/>
      <w:r>
        <w:t xml:space="preserve">43 </w:t>
      </w:r>
      <w:r>
        <w:t>房颤的治疗方法主要有哪些？</w:t>
      </w:r>
      <w:bookmarkEnd w:id="100"/>
      <w:bookmarkEnd w:id="101"/>
    </w:p>
    <w:p w14:paraId="54DE7155" w14:textId="77777777" w:rsidR="006753D1" w:rsidRDefault="002F4AEE">
      <w:pPr>
        <w:spacing w:before="120" w:after="120"/>
        <w:ind w:firstLine="480"/>
      </w:pPr>
      <w:r>
        <w:t>房颤的治疗方法主要包括药物治疗、电复律、导管消融、微创外科消融及杂交消融手术治疗。</w:t>
      </w:r>
    </w:p>
    <w:p w14:paraId="54DE7156" w14:textId="77777777" w:rsidR="006753D1" w:rsidRDefault="002F4AEE">
      <w:pPr>
        <w:spacing w:before="120" w:after="120"/>
        <w:ind w:firstLine="480"/>
      </w:pPr>
      <w:r>
        <w:t>1</w:t>
      </w:r>
      <w:r>
        <w:t>）药物治疗和电复律</w:t>
      </w:r>
    </w:p>
    <w:p w14:paraId="54DE7157" w14:textId="77777777" w:rsidR="006753D1" w:rsidRDefault="002F4AEE">
      <w:pPr>
        <w:spacing w:before="120" w:after="120"/>
        <w:ind w:firstLine="480"/>
      </w:pPr>
      <w:r>
        <w:t>药物治疗主要是服用抗心律失常药物，以及改善心功能的辅助药物，如利尿剂和抗心衰药物。服用抗心律失常药物的目的主要是希望能控制好心律或心室率，当然最好能恢复成窦性心律，并维持心室率在</w:t>
      </w:r>
      <w:r>
        <w:t>60</w:t>
      </w:r>
      <w:r>
        <w:t>～</w:t>
      </w:r>
      <w:r>
        <w:t>80</w:t>
      </w:r>
      <w:r>
        <w:t>次</w:t>
      </w:r>
      <w:r>
        <w:t>/</w:t>
      </w:r>
      <w:r>
        <w:t>分钟，患者感到舒适的范围。有些患者初发或心室率过快时，可采用电复律的方式恢复窦性心律和控制心室率，但容易复发。</w:t>
      </w:r>
    </w:p>
    <w:p w14:paraId="54DE7158" w14:textId="77777777" w:rsidR="006753D1" w:rsidRDefault="002F4AEE">
      <w:pPr>
        <w:spacing w:before="120" w:after="120"/>
        <w:ind w:firstLine="480"/>
      </w:pPr>
      <w:r>
        <w:t>2</w:t>
      </w:r>
      <w:r>
        <w:t>）导管消融</w:t>
      </w:r>
    </w:p>
    <w:p w14:paraId="54DE7159" w14:textId="77777777" w:rsidR="006753D1" w:rsidRDefault="002F4AEE">
      <w:pPr>
        <w:spacing w:before="120" w:after="120"/>
        <w:ind w:firstLine="480"/>
      </w:pPr>
      <w:r>
        <w:t>近年来，导管消融在治疗房颤患者维持窦性心律和改善生活质量等方面的疗效优于抗心律失常药物。临床研究也进一步证明了导管消融对房颤治疗的安全性和有效性。对于阵发性房颤来说，导管消融的成功率可达到</w:t>
      </w:r>
      <w:r>
        <w:t>70%</w:t>
      </w:r>
      <w:r>
        <w:t>～</w:t>
      </w:r>
      <w:r>
        <w:t>80%</w:t>
      </w:r>
      <w:r>
        <w:t>；但对于持续性房颤来说，效果不甚理想，成功率仅为</w:t>
      </w:r>
      <w:r>
        <w:t>30%</w:t>
      </w:r>
      <w:r>
        <w:t>～</w:t>
      </w:r>
      <w:r>
        <w:t>50%</w:t>
      </w:r>
      <w:r>
        <w:t>，多次消融提高的效果也有限。</w:t>
      </w:r>
    </w:p>
    <w:p w14:paraId="54DE715A" w14:textId="77777777" w:rsidR="006753D1" w:rsidRDefault="002F4AEE">
      <w:pPr>
        <w:spacing w:before="120" w:after="120"/>
        <w:ind w:firstLine="480"/>
      </w:pPr>
      <w:r>
        <w:t>3</w:t>
      </w:r>
      <w:r>
        <w:t>）微创外科消融手术</w:t>
      </w:r>
    </w:p>
    <w:p w14:paraId="54DE715B" w14:textId="77777777" w:rsidR="006753D1" w:rsidRDefault="002F4AEE">
      <w:pPr>
        <w:spacing w:before="120" w:after="120"/>
        <w:ind w:firstLine="480"/>
      </w:pPr>
      <w:r>
        <w:t>微创外科消融手术治疗房颤的效果比较确切，对各种房颤的治疗成功率都可达到</w:t>
      </w:r>
      <w:r>
        <w:t>85%</w:t>
      </w:r>
      <w:r>
        <w:t>以上，复发率低，是比较理想的治疗方法。但微创外科消融术的创伤比导管消融大。</w:t>
      </w:r>
    </w:p>
    <w:p w14:paraId="54DE715C" w14:textId="77777777" w:rsidR="006753D1" w:rsidRDefault="002F4AEE">
      <w:pPr>
        <w:spacing w:before="120" w:after="120"/>
        <w:ind w:firstLine="480"/>
      </w:pPr>
      <w:r>
        <w:t>4</w:t>
      </w:r>
      <w:r>
        <w:t>）杂交消融手术</w:t>
      </w:r>
    </w:p>
    <w:p w14:paraId="54DE715D" w14:textId="77777777" w:rsidR="006753D1" w:rsidRDefault="002F4AEE">
      <w:pPr>
        <w:spacing w:before="120" w:after="120"/>
        <w:ind w:firstLine="480"/>
      </w:pPr>
      <w:r>
        <w:t>杂交消融手术是指应用导管消融及微创外科消融两种技术联合治疗房颤。杂交消融手术的优势集中了导管消融和微创外科消融所有的优点，避免了两者的不足，因而成功率更高。</w:t>
      </w:r>
    </w:p>
    <w:p w14:paraId="54DE715E" w14:textId="77777777" w:rsidR="006753D1" w:rsidRDefault="002F4AEE">
      <w:pPr>
        <w:pStyle w:val="Para01"/>
        <w:pageBreakBefore/>
        <w:spacing w:before="240" w:after="240"/>
        <w:rPr>
          <w:rFonts w:hint="eastAsia"/>
        </w:rPr>
      </w:pPr>
      <w:bookmarkStart w:id="102" w:name="Top_of_txt050_html"/>
      <w:bookmarkStart w:id="103" w:name="44_Fang_Zhan_Zhi_Liao_Jiu_Shi_Ya"/>
      <w:r>
        <w:t xml:space="preserve">44 </w:t>
      </w:r>
      <w:r>
        <w:t>房颤治疗就是要控制节律吗？</w:t>
      </w:r>
      <w:bookmarkEnd w:id="102"/>
      <w:bookmarkEnd w:id="103"/>
    </w:p>
    <w:p w14:paraId="54DE715F" w14:textId="77777777" w:rsidR="006753D1" w:rsidRDefault="002F4AEE">
      <w:pPr>
        <w:spacing w:before="120" w:after="120"/>
        <w:ind w:firstLine="480"/>
      </w:pPr>
      <w:r>
        <w:t>心室率控制和节律控制是改善房颤患者症状的两项主要治疗措施。</w:t>
      </w:r>
    </w:p>
    <w:p w14:paraId="54DE7160" w14:textId="77777777" w:rsidR="006753D1" w:rsidRDefault="002F4AEE">
      <w:pPr>
        <w:spacing w:before="120" w:after="120"/>
        <w:ind w:firstLine="480"/>
      </w:pPr>
      <w:r>
        <w:t>节律控制是指尝试恢复并且维持窦性心律，即在适当抗凝和心室率控制的基础上进行包括心脏复律、抗心律失常药物治疗和</w:t>
      </w:r>
      <w:r>
        <w:t>/</w:t>
      </w:r>
      <w:r>
        <w:t>或消融治疗。</w:t>
      </w:r>
    </w:p>
    <w:p w14:paraId="54DE7161" w14:textId="77777777" w:rsidR="006753D1" w:rsidRDefault="002F4AEE">
      <w:pPr>
        <w:spacing w:before="120" w:after="120"/>
        <w:ind w:firstLine="480"/>
      </w:pPr>
      <w:r>
        <w:t>恢复和维持窦性心律是房颤治疗中不可或缺的一部分。窦性心律是人类的正常心律，理论上采取节律控制可恢复房室顺序，改善预后。但目前比较节律控制和心室率控制的临床试验均未发现二者在主要心血管事件（脑卒中</w:t>
      </w:r>
      <w:r>
        <w:t>/</w:t>
      </w:r>
      <w:r>
        <w:t>栓塞、住院、心衰）和病死率上存在差别。影响病死率的多因素分析显示，维持窦性心律是降低病死率的保护性因素；抗心律失常药物是增加病死率的因素。因此，节律控制的获益可能被抗心律失常药物的不良反应所抵消。</w:t>
      </w:r>
    </w:p>
    <w:p w14:paraId="54DE7162" w14:textId="77777777" w:rsidR="006753D1" w:rsidRDefault="002F4AEE">
      <w:pPr>
        <w:spacing w:before="120" w:after="120"/>
        <w:ind w:firstLine="480"/>
      </w:pPr>
      <w:r>
        <w:t>上述研究主要是基于抗心律失常药物控制节律的研究。其后，通过导管消融进行节律控制的研究显示房颤消融术能够改善房颤患者的生活质量；改善房颤合并心衰患者的心功能；改善左心室射血分数（</w:t>
      </w:r>
      <w:r>
        <w:t>LVEF</w:t>
      </w:r>
      <w:r>
        <w:t>）。多数阵发性房颤可进展为持续性房颤，随着时间推移将导致心房发生不可逆的电重构和结构重构，早期进行节律控制可能有益于阻止房颤的进展。</w:t>
      </w:r>
    </w:p>
    <w:p w14:paraId="54DE7163" w14:textId="77777777" w:rsidR="006753D1" w:rsidRDefault="002F4AEE">
      <w:pPr>
        <w:spacing w:before="120" w:after="120"/>
        <w:ind w:firstLine="480"/>
      </w:pPr>
      <w:r>
        <w:t>节律控制适用于经充分心室率控制治疗后仍有症状的房颤患者，其他适应证还包括心室率不易控制的房颤患者、年轻患者、心动过速性心肌病患者、初发房颤患者以及有节律控制意愿的患者。</w:t>
      </w:r>
    </w:p>
    <w:p w14:paraId="54DE7164" w14:textId="77777777" w:rsidR="006753D1" w:rsidRDefault="002F4AEE">
      <w:pPr>
        <w:pStyle w:val="Para01"/>
        <w:pageBreakBefore/>
        <w:spacing w:before="240" w:after="240"/>
        <w:rPr>
          <w:rFonts w:hint="eastAsia"/>
        </w:rPr>
      </w:pPr>
      <w:bookmarkStart w:id="104" w:name="45_Fang_Zhan_Zhi_Liao_Shi_Ru_He"/>
      <w:bookmarkStart w:id="105" w:name="Top_of_txt051_html"/>
      <w:r>
        <w:t xml:space="preserve">45 </w:t>
      </w:r>
      <w:r>
        <w:t>房颤治疗时如何控制好心室率？</w:t>
      </w:r>
      <w:bookmarkEnd w:id="104"/>
      <w:bookmarkEnd w:id="105"/>
    </w:p>
    <w:p w14:paraId="54DE7165" w14:textId="77777777" w:rsidR="006753D1" w:rsidRDefault="002F4AEE">
      <w:pPr>
        <w:spacing w:before="120" w:after="120"/>
        <w:ind w:firstLine="480"/>
      </w:pPr>
      <w:r>
        <w:t>对于有房颤并伴快速心室率者（休息时心室率＞</w:t>
      </w:r>
      <w:r>
        <w:t>l00</w:t>
      </w:r>
      <w:r>
        <w:t>次</w:t>
      </w:r>
      <w:r>
        <w:t>/</w:t>
      </w:r>
      <w:r>
        <w:t>分钟），必须进行减慢和控制心室率的治疗。心室率减慢后患者的症状减轻，血流动力学状态改善，甚至可以自行复律，可达到预防心动过速性心肌病和减少抗心律失常药物使用等目标。</w:t>
      </w:r>
    </w:p>
    <w:p w14:paraId="54DE7166" w14:textId="77777777" w:rsidR="006753D1" w:rsidRDefault="002F4AEE">
      <w:pPr>
        <w:spacing w:before="120" w:after="120"/>
        <w:ind w:firstLine="480"/>
      </w:pPr>
      <w:r>
        <w:t>1</w:t>
      </w:r>
      <w:r>
        <w:t>）减慢和控制心室率的治疗</w:t>
      </w:r>
    </w:p>
    <w:p w14:paraId="54DE7167" w14:textId="77777777" w:rsidR="006753D1" w:rsidRDefault="002F4AEE">
      <w:pPr>
        <w:spacing w:before="120" w:after="120"/>
        <w:ind w:firstLine="480"/>
      </w:pPr>
      <w:r>
        <w:t>一般认为在休息状态时心室率控制在</w:t>
      </w:r>
      <w:r>
        <w:t>60</w:t>
      </w:r>
      <w:r>
        <w:t>～</w:t>
      </w:r>
      <w:r>
        <w:t>80</w:t>
      </w:r>
      <w:r>
        <w:t>次</w:t>
      </w:r>
      <w:r>
        <w:t>/</w:t>
      </w:r>
      <w:r>
        <w:t>分钟，中等程度活动时心室率控制在</w:t>
      </w:r>
      <w:r>
        <w:t>90</w:t>
      </w:r>
      <w:r>
        <w:t>～</w:t>
      </w:r>
      <w:r>
        <w:t>110</w:t>
      </w:r>
      <w:r>
        <w:t>次</w:t>
      </w:r>
      <w:r>
        <w:t>/</w:t>
      </w:r>
      <w:r>
        <w:t>分钟，用力活动时心室率控制在</w:t>
      </w:r>
      <w:r>
        <w:t>120</w:t>
      </w:r>
      <w:r>
        <w:t>～</w:t>
      </w:r>
      <w:r>
        <w:t>170</w:t>
      </w:r>
      <w:r>
        <w:t>次</w:t>
      </w:r>
      <w:r>
        <w:t>/</w:t>
      </w:r>
      <w:r>
        <w:t>分钟，可采用动态心电图或分级平板运动试验来进行评估。临床实践中应根据患者具体情况进行调整。</w:t>
      </w:r>
    </w:p>
    <w:p w14:paraId="54DE7168" w14:textId="77777777" w:rsidR="006753D1" w:rsidRDefault="002F4AEE">
      <w:pPr>
        <w:spacing w:before="120" w:after="120"/>
        <w:ind w:firstLine="480"/>
      </w:pPr>
      <w:r>
        <w:t>2</w:t>
      </w:r>
      <w:r>
        <w:t>）常用治疗措施</w:t>
      </w:r>
    </w:p>
    <w:p w14:paraId="54DE7169" w14:textId="77777777" w:rsidR="006753D1" w:rsidRDefault="002F4AEE">
      <w:pPr>
        <w:spacing w:before="120" w:after="120"/>
        <w:ind w:firstLine="480"/>
      </w:pPr>
      <w:r>
        <w:t>（</w:t>
      </w:r>
      <w:r>
        <w:t>1</w:t>
      </w:r>
      <w:r>
        <w:t>）</w:t>
      </w:r>
      <w:r>
        <w:t>β</w:t>
      </w:r>
      <w:r>
        <w:t>受体阻滞剂：是控制心室率比较好的药物，如美托洛尔或普萘洛尔等。但因其对心脏抑制作用大、易致支气管痉挛等原因，运动耐量不增加和老年人应用时须慎重，适用于无器质性心脏病患者。</w:t>
      </w:r>
    </w:p>
    <w:p w14:paraId="54DE716A" w14:textId="77777777" w:rsidR="006753D1" w:rsidRDefault="002F4AEE">
      <w:pPr>
        <w:spacing w:before="120" w:after="120"/>
        <w:ind w:firstLine="480"/>
      </w:pPr>
      <w:r>
        <w:t>（</w:t>
      </w:r>
      <w:r>
        <w:t>2</w:t>
      </w:r>
      <w:r>
        <w:t>）钙通道阻滞剂：如地尔硫卓或维拉帕米，是迅速控制心室率的一线药物。地尔硫卓因心脏抑制作用小而应用较多，根据病情缓急可静脉或口服治疗，静脉应用时</w:t>
      </w:r>
      <w:r>
        <w:t>5</w:t>
      </w:r>
      <w:r>
        <w:t>～</w:t>
      </w:r>
      <w:r>
        <w:t>10</w:t>
      </w:r>
      <w:r>
        <w:t>分钟即达峰值，起效快，有效率达</w:t>
      </w:r>
      <w:r>
        <w:t>90%</w:t>
      </w:r>
      <w:r>
        <w:t>以上。维拉帕米因生物利用度低等原因，临床应用较前者少。</w:t>
      </w:r>
    </w:p>
    <w:p w14:paraId="54DE716B" w14:textId="77777777" w:rsidR="006753D1" w:rsidRDefault="002F4AEE">
      <w:pPr>
        <w:spacing w:before="120" w:after="120"/>
        <w:ind w:firstLine="480"/>
      </w:pPr>
      <w:r>
        <w:t>（</w:t>
      </w:r>
      <w:r>
        <w:t>3</w:t>
      </w:r>
      <w:r>
        <w:t>）洋地黄类药物：静脉应用时起效时间为</w:t>
      </w:r>
      <w:r>
        <w:t>5</w:t>
      </w:r>
      <w:r>
        <w:t>～</w:t>
      </w:r>
      <w:r>
        <w:t>10</w:t>
      </w:r>
      <w:r>
        <w:t>分钟，达到峰值时间为</w:t>
      </w:r>
      <w:r>
        <w:t>30</w:t>
      </w:r>
      <w:r>
        <w:t>～</w:t>
      </w:r>
      <w:r>
        <w:t>60</w:t>
      </w:r>
      <w:r>
        <w:t>分钟，起效相对较慢，对控制活动时心室率疗效不及前两者，仅适用于伴有心功能欠佳的患者。</w:t>
      </w:r>
    </w:p>
    <w:p w14:paraId="54DE716C" w14:textId="77777777" w:rsidR="006753D1" w:rsidRDefault="002F4AEE">
      <w:pPr>
        <w:spacing w:before="120" w:after="120"/>
        <w:ind w:firstLine="480"/>
      </w:pPr>
      <w:r>
        <w:t>（</w:t>
      </w:r>
      <w:r>
        <w:t>4</w:t>
      </w:r>
      <w:r>
        <w:t>）伴有预激综合征的快心室率房颤患者：如果患者心室率极快（</w:t>
      </w:r>
      <w:r>
        <w:t>300</w:t>
      </w:r>
      <w:r>
        <w:t>～</w:t>
      </w:r>
      <w:r>
        <w:t>400</w:t>
      </w:r>
      <w:r>
        <w:t>次</w:t>
      </w:r>
      <w:r>
        <w:t>/</w:t>
      </w:r>
      <w:r>
        <w:t>分钟）并有血流动力学改变（低血压），应立即直流电转复。若心室率中等度增快且血压稳定，可静脉注射普鲁卡因胺，也可以静脉注射盐酸普罗帕酮（心律平）、胺碘酮。预激综合征合并房颤时忌用毛花苷</w:t>
      </w:r>
      <w:r>
        <w:t>C</w:t>
      </w:r>
      <w:r>
        <w:t>（西地兰）和维拉帕米。西地兰可使某些患者旁路不应期缩短，心室率突然增快。维拉帕米抑制房室结传导，而促进旁路下传，易诱发极速型房颤（心室率＞</w:t>
      </w:r>
      <w:r>
        <w:t>180</w:t>
      </w:r>
      <w:r>
        <w:t>～</w:t>
      </w:r>
      <w:r>
        <w:t>200</w:t>
      </w:r>
      <w:r>
        <w:t>次</w:t>
      </w:r>
      <w:r>
        <w:t>/</w:t>
      </w:r>
      <w:r>
        <w:t>分钟）和血流动力学障碍，甚至导致室性心动过速或室颤等严重后果。</w:t>
      </w:r>
    </w:p>
    <w:p w14:paraId="54DE716D" w14:textId="77777777" w:rsidR="006753D1" w:rsidRDefault="002F4AEE">
      <w:pPr>
        <w:spacing w:before="120" w:after="120"/>
        <w:ind w:firstLine="480"/>
      </w:pPr>
      <w:r>
        <w:t>（</w:t>
      </w:r>
      <w:r>
        <w:t>5</w:t>
      </w:r>
      <w:r>
        <w:t>）手术治疗：最有效的办法是通过手术治疗尽量让患者恢复窦性心律。</w:t>
      </w:r>
    </w:p>
    <w:p w14:paraId="54DE716E" w14:textId="77777777" w:rsidR="006753D1" w:rsidRDefault="002F4AEE">
      <w:pPr>
        <w:pStyle w:val="Para01"/>
        <w:pageBreakBefore/>
        <w:spacing w:before="240" w:after="240"/>
        <w:rPr>
          <w:rFonts w:hint="eastAsia"/>
        </w:rPr>
      </w:pPr>
      <w:bookmarkStart w:id="106" w:name="46_Ru_He_Xuan_Ze_Fang_Zhan_De_Zh"/>
      <w:bookmarkStart w:id="107" w:name="Top_of_txt052_html"/>
      <w:r>
        <w:t xml:space="preserve">46 </w:t>
      </w:r>
      <w:r>
        <w:t>如何选择房颤的治疗策略？</w:t>
      </w:r>
      <w:bookmarkEnd w:id="106"/>
      <w:bookmarkEnd w:id="107"/>
    </w:p>
    <w:p w14:paraId="54DE716F" w14:textId="77777777" w:rsidR="006753D1" w:rsidRDefault="002F4AEE">
      <w:pPr>
        <w:spacing w:before="120" w:after="120"/>
        <w:ind w:firstLine="480"/>
      </w:pPr>
      <w:r>
        <w:t>房颤治疗主要是在适当抗凝基础上，控制好心室率和心脏复律。</w:t>
      </w:r>
    </w:p>
    <w:p w14:paraId="54DE7170" w14:textId="77777777" w:rsidR="006753D1" w:rsidRDefault="002F4AEE">
      <w:pPr>
        <w:spacing w:before="120" w:after="120"/>
        <w:ind w:firstLine="480"/>
      </w:pPr>
      <w:r>
        <w:t>1</w:t>
      </w:r>
      <w:r>
        <w:t>）心室率控制</w:t>
      </w:r>
    </w:p>
    <w:p w14:paraId="54DE7171" w14:textId="77777777" w:rsidR="006753D1" w:rsidRDefault="002F4AEE">
      <w:pPr>
        <w:spacing w:before="120" w:after="120"/>
        <w:ind w:firstLine="480"/>
      </w:pPr>
      <w:r>
        <w:t>心室率控制是目前房颤管理的主要策略，也是房颤治疗的基本目标之一，通常可明显改善房颤的相关症状。临床医生应根据患者的基础疾病、全身情况和患者意愿选择治疗策略。房颤心室率控制包括急性心室率控制和长期心室率控制。对于需急性心室率控制的房颤患者，应评估心室率增快的原因，根据患者的临床特征、症状、</w:t>
      </w:r>
      <w:r>
        <w:t>LVEF</w:t>
      </w:r>
      <w:r>
        <w:t>和血流动力学特点选择合适的药物。长期心室率控制方法包括长期口服药物控制心室率以及房室结消融＋永久性心脏起搏器植入。房颤患者接受心室率控制治疗时，除参考循证证据外，需根据患者的症状及合并症、心功能状态等情况个体化地决定心室率控制目标。</w:t>
      </w:r>
    </w:p>
    <w:p w14:paraId="54DE7172" w14:textId="77777777" w:rsidR="006753D1" w:rsidRDefault="002F4AEE">
      <w:pPr>
        <w:spacing w:before="120" w:after="120"/>
        <w:ind w:firstLine="480"/>
      </w:pPr>
      <w:r>
        <w:t>2</w:t>
      </w:r>
      <w:r>
        <w:t>）节律控制</w:t>
      </w:r>
    </w:p>
    <w:p w14:paraId="54DE7173" w14:textId="77777777" w:rsidR="006753D1" w:rsidRDefault="002F4AEE">
      <w:pPr>
        <w:spacing w:before="120" w:after="120"/>
        <w:ind w:firstLine="480"/>
      </w:pPr>
      <w:r>
        <w:t>节律控制是指尝试恢复并且维持窦性心律，即在适当抗凝和心室率控制的基础上进行包括心脏复律、抗心律失常药物治疗和</w:t>
      </w:r>
      <w:r>
        <w:t>/</w:t>
      </w:r>
      <w:r>
        <w:t>或消融治疗。恢复和维持窦性心律是房颤治疗中不可或缺的一部分。</w:t>
      </w:r>
    </w:p>
    <w:p w14:paraId="54DE7174" w14:textId="77777777" w:rsidR="006753D1" w:rsidRDefault="002F4AEE">
      <w:pPr>
        <w:pStyle w:val="Para01"/>
        <w:pageBreakBefore/>
        <w:spacing w:before="240" w:after="240"/>
        <w:rPr>
          <w:rFonts w:hint="eastAsia"/>
        </w:rPr>
      </w:pPr>
      <w:bookmarkStart w:id="108" w:name="Top_of_txt053_html"/>
      <w:bookmarkStart w:id="109" w:name="47_E_Dian_Tong_Zai_Zhi_Liao_Fang"/>
      <w:r>
        <w:t xml:space="preserve">47 </w:t>
      </w:r>
      <w:r>
        <w:t>胺碘酮在治疗房颤时的注意事项有哪些？</w:t>
      </w:r>
      <w:bookmarkEnd w:id="108"/>
      <w:bookmarkEnd w:id="109"/>
    </w:p>
    <w:p w14:paraId="54DE7175" w14:textId="77777777" w:rsidR="006753D1" w:rsidRDefault="002F4AEE">
      <w:pPr>
        <w:spacing w:before="120" w:after="120"/>
        <w:ind w:firstLine="480"/>
      </w:pPr>
      <w:r>
        <w:t>胺碘酮（商品名可达龙）是常见的抗心律失常药，在房颤患者中使用很广泛且有效。但在使用胺碘酮的时候仍有以下几个注意事项需要关注。</w:t>
      </w:r>
    </w:p>
    <w:p w14:paraId="54DE7176" w14:textId="77777777" w:rsidR="006753D1" w:rsidRDefault="002F4AEE">
      <w:pPr>
        <w:spacing w:before="120" w:after="120"/>
        <w:ind w:firstLine="480"/>
      </w:pPr>
      <w:r>
        <w:t>1</w:t>
      </w:r>
      <w:r>
        <w:t>）过敏反应</w:t>
      </w:r>
    </w:p>
    <w:p w14:paraId="54DE7177" w14:textId="77777777" w:rsidR="006753D1" w:rsidRDefault="002F4AEE">
      <w:pPr>
        <w:spacing w:before="120" w:after="120"/>
        <w:ind w:firstLine="480"/>
      </w:pPr>
      <w:r>
        <w:t>碘过敏者对胺碘酮可能也过敏，需要注意。</w:t>
      </w:r>
    </w:p>
    <w:p w14:paraId="54DE7178" w14:textId="77777777" w:rsidR="006753D1" w:rsidRDefault="002F4AEE">
      <w:pPr>
        <w:spacing w:before="120" w:after="120"/>
        <w:ind w:firstLine="480"/>
      </w:pPr>
      <w:r>
        <w:t>2</w:t>
      </w:r>
      <w:r>
        <w:t>）对诊断的干扰</w:t>
      </w:r>
    </w:p>
    <w:p w14:paraId="54DE7179" w14:textId="77777777" w:rsidR="006753D1" w:rsidRDefault="002F4AEE">
      <w:pPr>
        <w:spacing w:before="120" w:after="120"/>
        <w:ind w:firstLine="480"/>
      </w:pPr>
      <w:r>
        <w:t>（</w:t>
      </w:r>
      <w:r>
        <w:t>1</w:t>
      </w:r>
      <w:r>
        <w:t>）心电图变化：例如，</w:t>
      </w:r>
      <w:r>
        <w:t>P—R</w:t>
      </w:r>
      <w:r>
        <w:t>及</w:t>
      </w:r>
      <w:r>
        <w:t>Q—T</w:t>
      </w:r>
      <w:r>
        <w:t>间期延长，服药后多数患者有</w:t>
      </w:r>
      <w:r>
        <w:t>T</w:t>
      </w:r>
      <w:r>
        <w:t>波减低伴增宽及双向，出现</w:t>
      </w:r>
      <w:r>
        <w:t>u</w:t>
      </w:r>
      <w:r>
        <w:t>波，这并非停药指征。</w:t>
      </w:r>
    </w:p>
    <w:p w14:paraId="54DE717A" w14:textId="77777777" w:rsidR="006753D1" w:rsidRDefault="002F4AEE">
      <w:pPr>
        <w:spacing w:before="120" w:after="120"/>
        <w:ind w:firstLine="480"/>
      </w:pPr>
      <w:r>
        <w:t>（</w:t>
      </w:r>
      <w:r>
        <w:t>2</w:t>
      </w:r>
      <w:r>
        <w:t>）极少数患者服用后有转氨酶和碱性磷酸酶水平增高。</w:t>
      </w:r>
    </w:p>
    <w:p w14:paraId="54DE717B" w14:textId="77777777" w:rsidR="006753D1" w:rsidRDefault="002F4AEE">
      <w:pPr>
        <w:spacing w:before="120" w:after="120"/>
        <w:ind w:firstLine="480"/>
      </w:pPr>
      <w:r>
        <w:t>（</w:t>
      </w:r>
      <w:r>
        <w:t>3</w:t>
      </w:r>
      <w:r>
        <w:t>）甲状腺功能变化：胺碘酮可抑制周围甲状腺素（</w:t>
      </w:r>
      <w:r>
        <w:t>T</w:t>
      </w:r>
      <w:r>
        <w:rPr>
          <w:rStyle w:val="0Text"/>
        </w:rPr>
        <w:t>4</w:t>
      </w:r>
      <w:r>
        <w:t>）转化为三碘甲腺原氨酸（</w:t>
      </w:r>
      <w:r>
        <w:t>T</w:t>
      </w:r>
      <w:r>
        <w:rPr>
          <w:rStyle w:val="0Text"/>
        </w:rPr>
        <w:t>3</w:t>
      </w:r>
      <w:r>
        <w:t>），导致</w:t>
      </w:r>
      <w:r>
        <w:t>T</w:t>
      </w:r>
      <w:r>
        <w:rPr>
          <w:rStyle w:val="0Text"/>
        </w:rPr>
        <w:t>4</w:t>
      </w:r>
      <w:r>
        <w:t>及反三碘甲腺原氨酸（</w:t>
      </w:r>
      <w:r>
        <w:t>rT</w:t>
      </w:r>
      <w:r>
        <w:rPr>
          <w:rStyle w:val="0Text"/>
        </w:rPr>
        <w:t>3</w:t>
      </w:r>
      <w:r>
        <w:t>）水平升高和血清</w:t>
      </w:r>
      <w:r>
        <w:t>T</w:t>
      </w:r>
      <w:r>
        <w:rPr>
          <w:rStyle w:val="0Text"/>
        </w:rPr>
        <w:t>3</w:t>
      </w:r>
      <w:r>
        <w:t>水平轻度下降，甲状腺功能检查通常不正常，但临床并无甲状腺功能障碍。甲状腺功能检查不正常可持续至停药后数周或数月。</w:t>
      </w:r>
    </w:p>
    <w:p w14:paraId="54DE717C" w14:textId="77777777" w:rsidR="006753D1" w:rsidRDefault="002F4AEE">
      <w:pPr>
        <w:spacing w:before="120" w:after="120"/>
        <w:ind w:firstLine="480"/>
      </w:pPr>
      <w:r>
        <w:t>3</w:t>
      </w:r>
      <w:r>
        <w:t>）下列患者应慎用或禁用</w:t>
      </w:r>
    </w:p>
    <w:p w14:paraId="54DE717D" w14:textId="77777777" w:rsidR="006753D1" w:rsidRDefault="002F4AEE">
      <w:pPr>
        <w:spacing w:before="120" w:after="120"/>
        <w:ind w:firstLine="480"/>
      </w:pPr>
      <w:r>
        <w:t>①</w:t>
      </w:r>
      <w:r>
        <w:t>严重窦房结功能异常者；</w:t>
      </w:r>
      <w:r>
        <w:t>②Ⅱ</w:t>
      </w:r>
      <w:r>
        <w:t>或</w:t>
      </w:r>
      <w:r>
        <w:t>Ⅲ</w:t>
      </w:r>
      <w:r>
        <w:t>度房室传导阻滞者；</w:t>
      </w:r>
      <w:r>
        <w:t>③</w:t>
      </w:r>
      <w:r>
        <w:t>心动过缓引起晕厥者；</w:t>
      </w:r>
      <w:r>
        <w:t>④</w:t>
      </w:r>
      <w:r>
        <w:t>各种原因引起肺间质纤维化者。</w:t>
      </w:r>
    </w:p>
    <w:p w14:paraId="54DE717E" w14:textId="77777777" w:rsidR="006753D1" w:rsidRDefault="002F4AEE">
      <w:pPr>
        <w:spacing w:before="120" w:after="120"/>
        <w:ind w:firstLine="480"/>
      </w:pPr>
      <w:r>
        <w:t>4</w:t>
      </w:r>
      <w:r>
        <w:t>）不良反应</w:t>
      </w:r>
    </w:p>
    <w:p w14:paraId="54DE717F" w14:textId="77777777" w:rsidR="006753D1" w:rsidRDefault="002F4AEE">
      <w:pPr>
        <w:spacing w:before="120" w:after="120"/>
        <w:ind w:firstLine="480"/>
      </w:pPr>
      <w:r>
        <w:t>胺碘酮多数的不良反应与剂量有关，故长期服药者应尽可能用最小的有效维持量，并定期随诊。用药期间应注意随访检查：</w:t>
      </w:r>
      <w:r>
        <w:t>①</w:t>
      </w:r>
      <w:r>
        <w:t>血压；</w:t>
      </w:r>
      <w:r>
        <w:t>②</w:t>
      </w:r>
      <w:r>
        <w:t>心电图，口服时应特别注意</w:t>
      </w:r>
      <w:r>
        <w:t>Q—T</w:t>
      </w:r>
      <w:r>
        <w:t>间期；</w:t>
      </w:r>
      <w:r>
        <w:t>③</w:t>
      </w:r>
      <w:r>
        <w:t>肝功能；</w:t>
      </w:r>
      <w:r>
        <w:t>④</w:t>
      </w:r>
      <w:r>
        <w:t>甲状腺功能，包括</w:t>
      </w:r>
      <w:r>
        <w:t>T</w:t>
      </w:r>
      <w:r>
        <w:rPr>
          <w:rStyle w:val="0Text"/>
        </w:rPr>
        <w:t>3</w:t>
      </w:r>
      <w:r>
        <w:t>、</w:t>
      </w:r>
      <w:r>
        <w:t>T</w:t>
      </w:r>
      <w:r>
        <w:rPr>
          <w:rStyle w:val="0Text"/>
        </w:rPr>
        <w:t>4</w:t>
      </w:r>
      <w:r>
        <w:t>及促甲状腺激素（</w:t>
      </w:r>
      <w:r>
        <w:t>TSH</w:t>
      </w:r>
      <w:r>
        <w:t>）水平，每</w:t>
      </w:r>
      <w:r>
        <w:t>3</w:t>
      </w:r>
      <w:r>
        <w:t>～</w:t>
      </w:r>
      <w:r>
        <w:t>6</w:t>
      </w:r>
      <w:r>
        <w:t>个月检查</w:t>
      </w:r>
      <w:r>
        <w:t>1</w:t>
      </w:r>
      <w:r>
        <w:t>次；</w:t>
      </w:r>
      <w:r>
        <w:t>⑤</w:t>
      </w:r>
      <w:r>
        <w:t>肺功能、胸部</w:t>
      </w:r>
      <w:r>
        <w:t>X</w:t>
      </w:r>
      <w:r>
        <w:t>线片，每</w:t>
      </w:r>
      <w:r>
        <w:t>6</w:t>
      </w:r>
      <w:r>
        <w:t>～</w:t>
      </w:r>
      <w:r>
        <w:t>12</w:t>
      </w:r>
      <w:r>
        <w:t>个月检查</w:t>
      </w:r>
      <w:r>
        <w:t>1</w:t>
      </w:r>
      <w:r>
        <w:t>次；</w:t>
      </w:r>
      <w:r>
        <w:t>⑥</w:t>
      </w:r>
      <w:r>
        <w:t>眼科。</w:t>
      </w:r>
    </w:p>
    <w:p w14:paraId="54DE7180" w14:textId="77777777" w:rsidR="006753D1" w:rsidRDefault="002F4AEE">
      <w:pPr>
        <w:spacing w:before="120" w:after="120"/>
        <w:ind w:firstLine="480"/>
      </w:pPr>
      <w:r>
        <w:t>5</w:t>
      </w:r>
      <w:r>
        <w:t>）剂量</w:t>
      </w:r>
    </w:p>
    <w:p w14:paraId="54DE7181" w14:textId="77777777" w:rsidR="006753D1" w:rsidRDefault="002F4AEE">
      <w:pPr>
        <w:spacing w:before="120" w:after="120"/>
        <w:ind w:firstLine="480"/>
      </w:pPr>
      <w:r>
        <w:t>胺碘酮口服作用的发生及消除均缓慢，临床应用根据病情而异。对危及生命的心律失常宜用短期较大负荷量，必要时静脉负荷；而对于非致命性心律失常，应用小剂量缓慢负荷。</w:t>
      </w:r>
    </w:p>
    <w:p w14:paraId="54DE7182" w14:textId="77777777" w:rsidR="006753D1" w:rsidRDefault="002F4AEE">
      <w:pPr>
        <w:spacing w:before="120" w:after="120"/>
        <w:ind w:firstLine="480"/>
      </w:pPr>
      <w:r>
        <w:t>6</w:t>
      </w:r>
      <w:r>
        <w:t>）药物的相互作用</w:t>
      </w:r>
    </w:p>
    <w:p w14:paraId="54DE7183" w14:textId="77777777" w:rsidR="006753D1" w:rsidRDefault="002F4AEE">
      <w:pPr>
        <w:spacing w:before="120" w:after="120"/>
        <w:ind w:firstLine="480"/>
      </w:pPr>
      <w:r>
        <w:t>胺碘酮的半衰期长，故停药后换用其他抗心律失常药时应注意药物之间的相互作用。</w:t>
      </w:r>
    </w:p>
    <w:p w14:paraId="54DE7184" w14:textId="77777777" w:rsidR="006753D1" w:rsidRDefault="002F4AEE">
      <w:pPr>
        <w:spacing w:before="120" w:after="120"/>
        <w:ind w:firstLine="480"/>
      </w:pPr>
      <w:r>
        <w:t>总之，胺碘酮的使用需要在医生指导下进行，并定期进行检查。</w:t>
      </w:r>
    </w:p>
    <w:p w14:paraId="54DE7185" w14:textId="77777777" w:rsidR="006753D1" w:rsidRDefault="002F4AEE">
      <w:pPr>
        <w:pStyle w:val="Para01"/>
        <w:pageBreakBefore/>
        <w:spacing w:before="240" w:after="240"/>
        <w:rPr>
          <w:rFonts w:hint="eastAsia"/>
        </w:rPr>
      </w:pPr>
      <w:bookmarkStart w:id="110" w:name="Top_of_txt054_html"/>
      <w:bookmarkStart w:id="111" w:name="48_Fang_Zhan_Dao_Guan_Xiao_Rong"/>
      <w:r>
        <w:t xml:space="preserve">48 </w:t>
      </w:r>
      <w:r>
        <w:t>房颤导管消融术的原理是什么？</w:t>
      </w:r>
      <w:bookmarkEnd w:id="110"/>
      <w:bookmarkEnd w:id="111"/>
    </w:p>
    <w:p w14:paraId="54DE7186" w14:textId="77777777" w:rsidR="006753D1" w:rsidRDefault="002F4AEE">
      <w:pPr>
        <w:spacing w:before="120" w:after="120"/>
        <w:ind w:firstLine="480"/>
      </w:pPr>
      <w:r>
        <w:t>房颤导管消融术就是应用射频消融导管从股静脉进入左心房，通过解剖及电生理技术，在选定的左心房位置上消融心内膜产生损伤线，以隔离房颤波向外传导，并尽可能消融引起房颤的局灶激动和折返波。</w:t>
      </w:r>
    </w:p>
    <w:p w14:paraId="54DE7187" w14:textId="77777777" w:rsidR="006753D1" w:rsidRDefault="002F4AEE">
      <w:pPr>
        <w:spacing w:before="120" w:after="120"/>
        <w:ind w:firstLine="480"/>
      </w:pPr>
      <w:r>
        <w:t>导管消融线路的设计（图</w:t>
      </w:r>
      <w:r>
        <w:t>1</w:t>
      </w:r>
      <w:r>
        <w:t>）主要有以下各种：环肺静脉电隔离就是要完全阻断肺静脉内局灶激动向心房传导，附加的顶部线、前壁线、峡部线等就是阻断房颤的折返波。同时，根据电生理的标测，寻找复杂碎裂心房电位并将其消融。导管消融线对大部分阵发性房颤的效果较好，但对持续性房颤的效果较差，容易复发。</w:t>
      </w:r>
    </w:p>
    <w:p w14:paraId="54DE7188" w14:textId="77777777" w:rsidR="006753D1" w:rsidRDefault="002F4AEE">
      <w:pPr>
        <w:spacing w:before="120" w:after="120"/>
        <w:ind w:firstLine="480"/>
      </w:pPr>
      <w:r>
        <w:t>导管消融并没有处理左心耳，因而对于复发患者来说，还要进行抗凝治疗，这也是导管消融的不足之处。</w:t>
      </w:r>
    </w:p>
    <w:p w14:paraId="54DE7189" w14:textId="77777777" w:rsidR="006753D1" w:rsidRDefault="002F4AEE">
      <w:pPr>
        <w:pStyle w:val="Para03"/>
        <w:spacing w:before="240" w:after="240"/>
      </w:pPr>
      <w:r>
        <w:rPr>
          <w:noProof/>
        </w:rPr>
        <w:drawing>
          <wp:anchor distT="0" distB="0" distL="0" distR="0" simplePos="0" relativeHeight="251665408" behindDoc="0" locked="0" layoutInCell="1" allowOverlap="1" wp14:anchorId="54DE72B7" wp14:editId="54DE72B8">
            <wp:simplePos x="0" y="0"/>
            <wp:positionH relativeFrom="margin">
              <wp:align>center</wp:align>
            </wp:positionH>
            <wp:positionV relativeFrom="line">
              <wp:align>top</wp:align>
            </wp:positionV>
            <wp:extent cx="3810000" cy="4800600"/>
            <wp:effectExtent l="0" t="0" r="0" b="0"/>
            <wp:wrapTopAndBottom/>
            <wp:docPr id="7" name="txt054_1.jpg" descr="txt054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xt054_1.jpg" descr="txt054_1.jpg"/>
                    <pic:cNvPicPr/>
                  </pic:nvPicPr>
                  <pic:blipFill>
                    <a:blip r:embed="rId11"/>
                    <a:stretch>
                      <a:fillRect/>
                    </a:stretch>
                  </pic:blipFill>
                  <pic:spPr>
                    <a:xfrm>
                      <a:off x="0" y="0"/>
                      <a:ext cx="3810000" cy="4800600"/>
                    </a:xfrm>
                    <a:prstGeom prst="rect">
                      <a:avLst/>
                    </a:prstGeom>
                  </pic:spPr>
                </pic:pic>
              </a:graphicData>
            </a:graphic>
          </wp:anchor>
        </w:drawing>
      </w:r>
    </w:p>
    <w:p w14:paraId="54DE718A" w14:textId="77777777" w:rsidR="006753D1" w:rsidRDefault="002F4AEE">
      <w:pPr>
        <w:pStyle w:val="Para04"/>
        <w:spacing w:before="240" w:after="240"/>
      </w:pPr>
      <w:r>
        <w:t>图</w:t>
      </w:r>
      <w:r>
        <w:t xml:space="preserve">1 </w:t>
      </w:r>
      <w:r>
        <w:t>房颤导管消融术的原理</w:t>
      </w:r>
    </w:p>
    <w:p w14:paraId="54DE718B" w14:textId="77777777" w:rsidR="006753D1" w:rsidRDefault="002F4AEE">
      <w:pPr>
        <w:pStyle w:val="Para08"/>
        <w:spacing w:before="240" w:after="240"/>
      </w:pPr>
      <w:bookmarkStart w:id="112" w:name="image_84_404_313_1396_1560"/>
      <w:r>
        <w:t>［注］</w:t>
      </w:r>
      <w:r>
        <w:t>A.</w:t>
      </w:r>
      <w:r>
        <w:t>环肺静脉电隔离；</w:t>
      </w:r>
      <w:r>
        <w:t>B.</w:t>
      </w:r>
      <w:r>
        <w:t>环肺静脉加顶部线、二尖瓣及三尖瓣峡部线、前壁线；</w:t>
      </w:r>
      <w:r>
        <w:t>C.</w:t>
      </w:r>
      <w:r>
        <w:t>在</w:t>
      </w:r>
      <w:r>
        <w:t>B</w:t>
      </w:r>
      <w:r>
        <w:t>图的基础上附加肺静脉间消融线、后壁底部线及上腔静脉隔离；</w:t>
      </w:r>
      <w:r>
        <w:t>D.</w:t>
      </w:r>
      <w:r>
        <w:t>转子或复杂碎裂心房电位消融部位。</w:t>
      </w:r>
      <w:r>
        <w:t>LSPV</w:t>
      </w:r>
      <w:r>
        <w:t>：左上肺静脉；</w:t>
      </w:r>
      <w:r>
        <w:t>LIPV</w:t>
      </w:r>
      <w:r>
        <w:t>：左下肺静脉；</w:t>
      </w:r>
      <w:r>
        <w:t>RSPV</w:t>
      </w:r>
      <w:r>
        <w:t>：右上肺静脉；</w:t>
      </w:r>
      <w:r>
        <w:t>RIPV</w:t>
      </w:r>
      <w:r>
        <w:t>：右下肺静脉；</w:t>
      </w:r>
      <w:r>
        <w:t>Mitral annulus</w:t>
      </w:r>
      <w:r>
        <w:t>：二尖瓣环；</w:t>
      </w:r>
      <w:r>
        <w:t>Mitral isthmus</w:t>
      </w:r>
      <w:r>
        <w:t>：二尖瓣峡部；</w:t>
      </w:r>
      <w:r>
        <w:t>posterior line</w:t>
      </w:r>
      <w:r>
        <w:t>：后缘；</w:t>
      </w:r>
      <w:r>
        <w:t>SVC</w:t>
      </w:r>
      <w:r>
        <w:t>：上腔静脉［引自</w:t>
      </w:r>
      <w:r>
        <w:t>Heart Rhythm</w:t>
      </w:r>
      <w:r>
        <w:t>，</w:t>
      </w:r>
      <w:r>
        <w:t>2012</w:t>
      </w:r>
      <w:r>
        <w:t>，</w:t>
      </w:r>
      <w:r>
        <w:t>9</w:t>
      </w:r>
      <w:r>
        <w:t>（</w:t>
      </w:r>
      <w:r>
        <w:t>4</w:t>
      </w:r>
      <w:r>
        <w:t>）：</w:t>
      </w:r>
      <w:r>
        <w:t>632—696</w:t>
      </w:r>
      <w:r>
        <w:t>，</w:t>
      </w:r>
      <w:r>
        <w:t>e21.</w:t>
      </w:r>
      <w:r>
        <w:t>］</w:t>
      </w:r>
      <w:bookmarkEnd w:id="112"/>
    </w:p>
    <w:p w14:paraId="54DE718C" w14:textId="77777777" w:rsidR="006753D1" w:rsidRDefault="002F4AEE">
      <w:pPr>
        <w:pStyle w:val="Para01"/>
        <w:pageBreakBefore/>
        <w:spacing w:before="240" w:after="240"/>
        <w:rPr>
          <w:rFonts w:hint="eastAsia"/>
        </w:rPr>
      </w:pPr>
      <w:bookmarkStart w:id="113" w:name="Top_of_txt055_html"/>
      <w:bookmarkStart w:id="114" w:name="49_Fei_Jing_Mai_Ge_Li_Xiao_Rong"/>
      <w:r>
        <w:t xml:space="preserve">49 </w:t>
      </w:r>
      <w:r>
        <w:t>肺静脉隔离消融在房颤消融术中扮演什么角色？</w:t>
      </w:r>
      <w:bookmarkEnd w:id="113"/>
      <w:bookmarkEnd w:id="114"/>
    </w:p>
    <w:p w14:paraId="54DE718D" w14:textId="77777777" w:rsidR="006753D1" w:rsidRDefault="002F4AEE">
      <w:pPr>
        <w:spacing w:before="120" w:after="120"/>
        <w:ind w:firstLine="480"/>
      </w:pPr>
      <w:r>
        <w:t>1998</w:t>
      </w:r>
      <w:r>
        <w:t>年，</w:t>
      </w:r>
      <w:r>
        <w:t>Haissaguerre</w:t>
      </w:r>
      <w:r>
        <w:t>等研究发现</w:t>
      </w:r>
      <w:r>
        <w:t>94%</w:t>
      </w:r>
      <w:r>
        <w:t>的房颤触发灶源于肺静脉，消融肺静脉在一定程度上可以根治房颤，开创了房颤的消融时代。肺静脉肌袖是房颤发生的最重要触发灶，肺静脉隔离已被广泛接受并视为房颤消融的基石。</w:t>
      </w:r>
    </w:p>
    <w:p w14:paraId="54DE718E" w14:textId="77777777" w:rsidR="006753D1" w:rsidRDefault="002F4AEE">
      <w:pPr>
        <w:spacing w:before="120" w:after="120"/>
        <w:ind w:firstLine="480"/>
      </w:pPr>
      <w:r>
        <w:t>房颤的发生机制包括触发和维持机制。触发因素主要是肌袖病灶（肺静脉、上腔静脉、冠状静脉等）内异常电活动驱动房颤形成，肺静脉肌袖产生的异位兴奋灶是阵发性房颤的主要病因。因此，彻底的肺静脉电隔离可有效治疗阵发性房颤。</w:t>
      </w:r>
    </w:p>
    <w:p w14:paraId="54DE718F" w14:textId="77777777" w:rsidR="006753D1" w:rsidRDefault="002F4AEE">
      <w:pPr>
        <w:spacing w:before="120" w:after="120"/>
        <w:ind w:firstLine="480"/>
      </w:pPr>
      <w:r>
        <w:t>持续性房颤的机制较为复杂，包括触发和维持机制，而且维持因素即左心房电重构和结构重构有更重要的作用。由于维持机制相对复杂，因此持续性房颤消融治疗成功率低于阵发性房颤。环肺静脉消融治疗持续性房颤兼顾了去除房颤触发和维持两种因素。如果在环肺静脉消融策略的基础上，增加左心房顶部、左房后壁、二尖瓣和三尖瓣峡部消融及碎裂电位消融，则可以提高持续性房颤消融的成功率。</w:t>
      </w:r>
    </w:p>
    <w:p w14:paraId="54DE7190" w14:textId="77777777" w:rsidR="006753D1" w:rsidRDefault="002F4AEE">
      <w:pPr>
        <w:pStyle w:val="Para01"/>
        <w:pageBreakBefore/>
        <w:spacing w:before="240" w:after="240"/>
        <w:rPr>
          <w:rFonts w:hint="eastAsia"/>
        </w:rPr>
      </w:pPr>
      <w:bookmarkStart w:id="115" w:name="Top_of_txt056_html"/>
      <w:bookmarkStart w:id="116" w:name="50_Zi_Zhu_Shen_Jing_Jie_Xiao_Ron"/>
      <w:r>
        <w:t xml:space="preserve">50 </w:t>
      </w:r>
      <w:r>
        <w:t>自主神经节消融在房颤消融术中扮演什么角色？</w:t>
      </w:r>
      <w:bookmarkEnd w:id="115"/>
      <w:bookmarkEnd w:id="116"/>
    </w:p>
    <w:p w14:paraId="54DE7191" w14:textId="77777777" w:rsidR="006753D1" w:rsidRDefault="002F4AEE">
      <w:pPr>
        <w:spacing w:before="120" w:after="120"/>
        <w:ind w:firstLine="480"/>
      </w:pPr>
      <w:r>
        <w:t>近年来，自主神经系统被认为在房颤的发生和维持中起着非常重要的作用，心脏自主神经重构可能是促进心房颤动发生和维持的重要结构基础，已成为心房颤动防治研究的热点之一。</w:t>
      </w:r>
    </w:p>
    <w:p w14:paraId="54DE7192" w14:textId="77777777" w:rsidR="006753D1" w:rsidRDefault="002F4AEE">
      <w:pPr>
        <w:spacing w:before="120" w:after="120"/>
        <w:ind w:firstLine="480"/>
      </w:pPr>
      <w:r>
        <w:t>心房结构重构及电重构是引起房颤发生和维持的重要结构基础，而房颤又可促进重构的进一步发生。自主神经张力的异常和心房神经分布重构是心房电重构、结构重构和功能重构始动和维持的关键环节。大量研究已证实，在房颤中心房存在明显的自主神经重构，使心脏自主神经功能失衡可引发房颤；而房颤电重构又会导致自主神经重构加重，使得交感神经和迷走神经的张力平衡进一步被破坏，从而使房颤易于维持或成为其复发的基础。总之，自主神经重构与房颤有着密切联系。自主神经功能失衡可引起房颤，房颤又会导致自主神经重构，从而使房颤易于维持。</w:t>
      </w:r>
    </w:p>
    <w:p w14:paraId="54DE7193" w14:textId="77777777" w:rsidR="006753D1" w:rsidRDefault="002F4AEE">
      <w:pPr>
        <w:spacing w:before="120" w:after="120"/>
        <w:ind w:firstLine="480"/>
      </w:pPr>
      <w:r>
        <w:t>因此，对房颤患者合理地干预自主神经、逆转自主神经重构将有利于改善其预后。目前，针对心脏表面自主神经系统进行干预的心脏自主神经节消融术已被临床广泛应用，在一定程度上提高了房颤消融术的成功率。</w:t>
      </w:r>
    </w:p>
    <w:p w14:paraId="54DE7194" w14:textId="77777777" w:rsidR="006753D1" w:rsidRDefault="002F4AEE">
      <w:pPr>
        <w:pStyle w:val="Para01"/>
        <w:pageBreakBefore/>
        <w:spacing w:before="240" w:after="240"/>
        <w:rPr>
          <w:rFonts w:hint="eastAsia"/>
        </w:rPr>
      </w:pPr>
      <w:bookmarkStart w:id="117" w:name="Top_of_txt057_html"/>
      <w:bookmarkStart w:id="118" w:name="51_Fang_Zhan_Dao_Guan_Xiao_Rong"/>
      <w:r>
        <w:t xml:space="preserve">51 </w:t>
      </w:r>
      <w:r>
        <w:t>房颤导管消融治疗的效果如何？</w:t>
      </w:r>
      <w:bookmarkEnd w:id="117"/>
      <w:bookmarkEnd w:id="118"/>
    </w:p>
    <w:p w14:paraId="54DE7195" w14:textId="77777777" w:rsidR="006753D1" w:rsidRDefault="002F4AEE">
      <w:pPr>
        <w:spacing w:before="120" w:after="120"/>
        <w:ind w:firstLine="480"/>
      </w:pPr>
      <w:r>
        <w:t>近年来，多项研究表明导管消融治疗房颤在维持患者窦性心律和改善生活质量等方面优于抗心律失常药物治疗，导管消融治疗对房颤患者的安全性和有效性也得到进一步证实。</w:t>
      </w:r>
    </w:p>
    <w:p w14:paraId="54DE7196" w14:textId="77777777" w:rsidR="006753D1" w:rsidRDefault="002F4AEE">
      <w:pPr>
        <w:spacing w:before="120" w:after="120"/>
        <w:ind w:firstLine="480"/>
      </w:pPr>
      <w:r>
        <w:t>1</w:t>
      </w:r>
      <w:r>
        <w:t>）阵发性房颤</w:t>
      </w:r>
    </w:p>
    <w:p w14:paraId="54DE7197" w14:textId="77777777" w:rsidR="006753D1" w:rsidRDefault="002F4AEE">
      <w:pPr>
        <w:spacing w:before="120" w:after="120"/>
        <w:ind w:firstLine="480"/>
      </w:pPr>
      <w:r>
        <w:t>临床试验结果表明，导管消融对于阵发性房颤患者在维持窦性心律、减少房颤负荷、改善症状和运动耐量、提高生活质量等方面均明显优于抗心律失常药物。最新研究证实，导管消融作为阵发性房颤的起始治疗安全有效，这些结果为导管消融作为阵发性房颤一线治疗提供了依据。</w:t>
      </w:r>
    </w:p>
    <w:p w14:paraId="54DE7198" w14:textId="77777777" w:rsidR="006753D1" w:rsidRDefault="002F4AEE">
      <w:pPr>
        <w:spacing w:before="120" w:after="120"/>
        <w:ind w:firstLine="480"/>
      </w:pPr>
      <w:r>
        <w:t>2</w:t>
      </w:r>
      <w:r>
        <w:t>）持续性房颤</w:t>
      </w:r>
    </w:p>
    <w:p w14:paraId="54DE7199" w14:textId="77777777" w:rsidR="006753D1" w:rsidRDefault="002F4AEE">
      <w:pPr>
        <w:spacing w:before="120" w:after="120"/>
        <w:ind w:firstLine="480"/>
      </w:pPr>
      <w:r>
        <w:t>随着一系列临床试验的发布及导管消融经验的积累，导管消融在持续性房颤治疗中的作用较先前有所提高。一般认为，无心脏器质性病变或病变轻微、左心房内径＜</w:t>
      </w:r>
      <w:r>
        <w:t>45 mm</w:t>
      </w:r>
      <w:r>
        <w:t>、房颤持续时间较短、年龄＜</w:t>
      </w:r>
      <w:r>
        <w:t>65</w:t>
      </w:r>
      <w:r>
        <w:t>岁、心房波相对</w:t>
      </w:r>
      <w:r>
        <w:t>“</w:t>
      </w:r>
      <w:r>
        <w:t>不碎</w:t>
      </w:r>
      <w:r>
        <w:t>”</w:t>
      </w:r>
      <w:r>
        <w:t>者可从导管消融中获益。</w:t>
      </w:r>
    </w:p>
    <w:p w14:paraId="54DE719A" w14:textId="77777777" w:rsidR="006753D1" w:rsidRDefault="002F4AEE">
      <w:pPr>
        <w:spacing w:before="120" w:after="120"/>
        <w:ind w:firstLine="480"/>
      </w:pPr>
      <w:r>
        <w:t>3</w:t>
      </w:r>
      <w:r>
        <w:t>）长程持续性房颤</w:t>
      </w:r>
    </w:p>
    <w:p w14:paraId="54DE719B" w14:textId="77777777" w:rsidR="006753D1" w:rsidRDefault="002F4AEE">
      <w:pPr>
        <w:spacing w:before="120" w:after="120"/>
        <w:ind w:firstLine="480"/>
      </w:pPr>
      <w:r>
        <w:t>近年来，一些有经验的中心已将导管消融用于长程持续性房颤的消融，并取得一定成功率，但常需多次消融。消融术式也较复杂，除肺静脉电隔离外，多需标测并消融肺静脉外的触发灶，消融时间通常较长，消融伴随的风险也较单纯肺静脉电隔离高，其晚期复发率和临床疗效尚需进一步研究。</w:t>
      </w:r>
    </w:p>
    <w:p w14:paraId="54DE719C" w14:textId="77777777" w:rsidR="006753D1" w:rsidRDefault="002F4AEE">
      <w:pPr>
        <w:pStyle w:val="Para01"/>
        <w:pageBreakBefore/>
        <w:spacing w:before="240" w:after="240"/>
        <w:rPr>
          <w:rFonts w:hint="eastAsia"/>
        </w:rPr>
      </w:pPr>
      <w:bookmarkStart w:id="119" w:name="Top_of_txt058_html"/>
      <w:bookmarkStart w:id="120" w:name="52_Fang_Zhan_Dao_Guan_Xiao_Rong"/>
      <w:r>
        <w:t xml:space="preserve">52 </w:t>
      </w:r>
      <w:r>
        <w:t>房颤导管消融失败后怎么办？</w:t>
      </w:r>
      <w:bookmarkEnd w:id="119"/>
      <w:bookmarkEnd w:id="120"/>
    </w:p>
    <w:p w14:paraId="54DE719D" w14:textId="77777777" w:rsidR="006753D1" w:rsidRDefault="002F4AEE">
      <w:pPr>
        <w:spacing w:before="120" w:after="120"/>
        <w:ind w:firstLine="480"/>
      </w:pPr>
      <w:r>
        <w:t>肺静脉内异常电活动触发房颤是近年来被公认的房颤重要的发生机制，房颤导管消融手术主要是隔离肺静脉前庭，以阻断肺静脉内异位兴奋灶触发房颤。</w:t>
      </w:r>
    </w:p>
    <w:p w14:paraId="54DE719E" w14:textId="77777777" w:rsidR="006753D1" w:rsidRDefault="002F4AEE">
      <w:pPr>
        <w:spacing w:before="120" w:after="120"/>
        <w:ind w:firstLine="480"/>
      </w:pPr>
      <w:r>
        <w:t>导管消融从心内进行，通过射频消融点构筑线路来隔离肺静脉前庭。但是，消融点是否紧密相连而没有缝隙，消融点构成的线是否透壁，即使透壁的隔离线术后是否再通，这些都是手术成功的关键，而这些因素在导管消融时确实难以控制。对于左心房大的患者来说，可能还要增加辅助消融线如左房顶部线（图</w:t>
      </w:r>
      <w:r>
        <w:t>1</w:t>
      </w:r>
      <w:r>
        <w:t>）。所以，房颤导管消融成功率在阵发性房颤患者为</w:t>
      </w:r>
      <w:r>
        <w:t>50%</w:t>
      </w:r>
      <w:r>
        <w:t>～</w:t>
      </w:r>
      <w:r>
        <w:t>70%</w:t>
      </w:r>
      <w:r>
        <w:t>，在持续性房颤为</w:t>
      </w:r>
      <w:r>
        <w:t>30%</w:t>
      </w:r>
      <w:r>
        <w:t>～</w:t>
      </w:r>
      <w:r>
        <w:t>50%</w:t>
      </w:r>
      <w:r>
        <w:t>，复发率还是较高的。</w:t>
      </w:r>
    </w:p>
    <w:p w14:paraId="54DE719F" w14:textId="77777777" w:rsidR="006753D1" w:rsidRDefault="002F4AEE">
      <w:pPr>
        <w:spacing w:before="120" w:after="120"/>
        <w:ind w:firstLine="480"/>
      </w:pPr>
      <w:r>
        <w:t>房颤导管消融失败后怎么办？</w:t>
      </w:r>
    </w:p>
    <w:p w14:paraId="54DE71A0" w14:textId="77777777" w:rsidR="006753D1" w:rsidRDefault="002F4AEE">
      <w:pPr>
        <w:spacing w:before="120" w:after="120"/>
        <w:ind w:firstLine="480"/>
      </w:pPr>
      <w:r>
        <w:t>（</w:t>
      </w:r>
      <w:r>
        <w:t>1</w:t>
      </w:r>
      <w:r>
        <w:t>）可以再试一次导管消融。</w:t>
      </w:r>
    </w:p>
    <w:p w14:paraId="54DE71A1" w14:textId="77777777" w:rsidR="006753D1" w:rsidRDefault="002F4AEE">
      <w:pPr>
        <w:spacing w:before="120" w:after="120"/>
        <w:ind w:firstLine="480"/>
      </w:pPr>
      <w:r>
        <w:t>（</w:t>
      </w:r>
      <w:r>
        <w:t>2</w:t>
      </w:r>
      <w:r>
        <w:t>）做微创外科房颤消融术。</w:t>
      </w:r>
    </w:p>
    <w:p w14:paraId="54DE71A2" w14:textId="77777777" w:rsidR="006753D1" w:rsidRDefault="002F4AEE">
      <w:pPr>
        <w:spacing w:before="120" w:after="120"/>
        <w:ind w:firstLine="480"/>
      </w:pPr>
      <w:r>
        <w:t>（</w:t>
      </w:r>
      <w:r>
        <w:t>3</w:t>
      </w:r>
      <w:r>
        <w:t>）继续药物治疗。对于药物治疗仍无法控制的房颤，建议首选微创外科房颤消融术。</w:t>
      </w:r>
    </w:p>
    <w:p w14:paraId="54DE71A3" w14:textId="77777777" w:rsidR="006753D1" w:rsidRDefault="002F4AEE">
      <w:pPr>
        <w:pStyle w:val="Para01"/>
        <w:pageBreakBefore/>
        <w:spacing w:before="240" w:after="240"/>
        <w:rPr>
          <w:rFonts w:hint="eastAsia"/>
        </w:rPr>
      </w:pPr>
      <w:bookmarkStart w:id="121" w:name="53_Fang_Zhan_Ke_Yi_Yong_Wai_Ke_S"/>
      <w:bookmarkStart w:id="122" w:name="Top_of_txt059_html"/>
      <w:r>
        <w:t xml:space="preserve">53 </w:t>
      </w:r>
      <w:r>
        <w:t>房颤可以用外科手术治疗吗？</w:t>
      </w:r>
      <w:bookmarkEnd w:id="121"/>
      <w:bookmarkEnd w:id="122"/>
    </w:p>
    <w:p w14:paraId="54DE71A4" w14:textId="77777777" w:rsidR="006753D1" w:rsidRDefault="002F4AEE">
      <w:pPr>
        <w:spacing w:before="120" w:after="120"/>
        <w:ind w:firstLine="480"/>
      </w:pPr>
      <w:r>
        <w:t>房颤的治疗最早起源于外科，而且外科治疗房颤的效果特别好。</w:t>
      </w:r>
      <w:r>
        <w:t>James Cox</w:t>
      </w:r>
      <w:r>
        <w:t>教授在</w:t>
      </w:r>
      <w:r>
        <w:t>1987</w:t>
      </w:r>
      <w:r>
        <w:t>年就研究了治疗房颤的外科手术技术，并最终设计了</w:t>
      </w:r>
      <w:r>
        <w:t>Cox Ⅲ</w:t>
      </w:r>
      <w:r>
        <w:t>型迷宫手术术式，通过左心房、右心房的切割分离，消除房颤兴奋灶的传导、房颤波的折返，其术后</w:t>
      </w:r>
      <w:r>
        <w:t>5</w:t>
      </w:r>
      <w:r>
        <w:t>年窦性心律维持率可高达</w:t>
      </w:r>
      <w:r>
        <w:t>95%</w:t>
      </w:r>
      <w:r>
        <w:t>以上。但是由于其手术较复杂、创伤较大，患者大多不太愿意接受，因而临床推广受到限制。</w:t>
      </w:r>
    </w:p>
    <w:p w14:paraId="54DE71A5" w14:textId="77777777" w:rsidR="006753D1" w:rsidRDefault="002F4AEE">
      <w:pPr>
        <w:spacing w:before="120" w:after="120"/>
        <w:ind w:firstLine="480"/>
      </w:pPr>
      <w:r>
        <w:t>近年来，随着射频消融技术的发展，微创外科应用消融钳进行房颤消融手术，取得了十分有效的治疗效果。微创外科消融房颤是在全胸腔镜下应用消融钳进行，创伤大大减小。消融钳进行消融时，夹住肺静脉前庭在同一位置进行多次透壁消融，还可作多条辅助消融线，所以消融线路连续、完整、透壁，电隔离与阻断效果好，因而成功率高，术后不易复发。微创外科术中还可以损毁自主神经节和</w:t>
      </w:r>
      <w:r>
        <w:t>Marshall</w:t>
      </w:r>
      <w:r>
        <w:t>韧带，这些都有助于提高手术成功率。另外，微创外科消融术中可以同时切除或闭合左心耳，这样术后就不用长期抗凝，不会发生左心耳血栓栓塞与脑卒中。</w:t>
      </w:r>
    </w:p>
    <w:p w14:paraId="54DE71A6" w14:textId="77777777" w:rsidR="006753D1" w:rsidRDefault="002F4AEE">
      <w:pPr>
        <w:pStyle w:val="Para01"/>
        <w:pageBreakBefore/>
        <w:spacing w:before="240" w:after="240"/>
        <w:rPr>
          <w:rFonts w:hint="eastAsia"/>
        </w:rPr>
      </w:pPr>
      <w:bookmarkStart w:id="123" w:name="54_Fang_Zhan_Wei_Chuang_Wai_Ke_S"/>
      <w:bookmarkStart w:id="124" w:name="Top_of_txt060_html"/>
      <w:r>
        <w:t xml:space="preserve">54 </w:t>
      </w:r>
      <w:r>
        <w:t>房颤微创外科手术的效果如何？</w:t>
      </w:r>
      <w:bookmarkEnd w:id="123"/>
      <w:bookmarkEnd w:id="124"/>
    </w:p>
    <w:p w14:paraId="54DE71A7" w14:textId="77777777" w:rsidR="006753D1" w:rsidRDefault="002F4AEE">
      <w:pPr>
        <w:spacing w:before="120" w:after="120"/>
        <w:ind w:firstLine="480"/>
      </w:pPr>
      <w:r>
        <w:t>常规的房颤外科手术要求锯开胸骨、在体外循环辅助心脏停搏下进行，所以创伤比较大。近年来，随着射频消融技术及微创外科的发展，房颤外科应用消融钳进行消融手术，此类手术可以在全胸腔镜下应用消融钳进行，只需在左、右两侧胸壁上各打</w:t>
      </w:r>
      <w:r>
        <w:t>3</w:t>
      </w:r>
      <w:r>
        <w:t>个</w:t>
      </w:r>
      <w:r>
        <w:t>2</w:t>
      </w:r>
      <w:r>
        <w:t>厘米的孔就可完成手术，创伤大大减小。而且，微创房颤外科手术应用消融钳做的消融线具有很好的连续性、完整性、透壁性，电隔离与阻断效果好，疗效显著。微创外科治疗房颤的成功率高，术后不易复发，无论对于阵发性房颤、还是持续性房颤，成功率可达到</w:t>
      </w:r>
      <w:r>
        <w:t>85%</w:t>
      </w:r>
      <w:r>
        <w:t>～</w:t>
      </w:r>
      <w:r>
        <w:t>95%</w:t>
      </w:r>
      <w:r>
        <w:t>，恢复正常窦性心律效果好。</w:t>
      </w:r>
    </w:p>
    <w:p w14:paraId="54DE71A8" w14:textId="77777777" w:rsidR="006753D1" w:rsidRDefault="002F4AEE">
      <w:pPr>
        <w:pStyle w:val="Para03"/>
        <w:spacing w:before="240" w:after="240"/>
      </w:pPr>
      <w:r>
        <w:rPr>
          <w:noProof/>
        </w:rPr>
        <w:drawing>
          <wp:anchor distT="0" distB="0" distL="0" distR="0" simplePos="0" relativeHeight="251666432" behindDoc="0" locked="0" layoutInCell="1" allowOverlap="1" wp14:anchorId="54DE72B9" wp14:editId="54DE72BA">
            <wp:simplePos x="0" y="0"/>
            <wp:positionH relativeFrom="margin">
              <wp:align>center</wp:align>
            </wp:positionH>
            <wp:positionV relativeFrom="line">
              <wp:align>top</wp:align>
            </wp:positionV>
            <wp:extent cx="3746500" cy="2603500"/>
            <wp:effectExtent l="0" t="0" r="0" b="0"/>
            <wp:wrapTopAndBottom/>
            <wp:docPr id="8" name="txt060_1.jpg" descr="txt060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xt060_1.jpg" descr="txt060_1.jpg"/>
                    <pic:cNvPicPr/>
                  </pic:nvPicPr>
                  <pic:blipFill>
                    <a:blip r:embed="rId12"/>
                    <a:stretch>
                      <a:fillRect/>
                    </a:stretch>
                  </pic:blipFill>
                  <pic:spPr>
                    <a:xfrm>
                      <a:off x="0" y="0"/>
                      <a:ext cx="3746500" cy="2603500"/>
                    </a:xfrm>
                    <a:prstGeom prst="rect">
                      <a:avLst/>
                    </a:prstGeom>
                  </pic:spPr>
                </pic:pic>
              </a:graphicData>
            </a:graphic>
          </wp:anchor>
        </w:drawing>
      </w:r>
    </w:p>
    <w:p w14:paraId="54DE71A9" w14:textId="77777777" w:rsidR="006753D1" w:rsidRDefault="002F4AEE">
      <w:pPr>
        <w:pStyle w:val="Para04"/>
        <w:spacing w:before="240" w:after="240"/>
      </w:pPr>
      <w:bookmarkStart w:id="125" w:name="image_90_411_1415_1388_2095"/>
      <w:r>
        <w:t>图</w:t>
      </w:r>
      <w:r>
        <w:t xml:space="preserve">2 </w:t>
      </w:r>
      <w:r>
        <w:t>微创外科消融手术</w:t>
      </w:r>
      <w:bookmarkEnd w:id="125"/>
    </w:p>
    <w:p w14:paraId="54DE71AA" w14:textId="77777777" w:rsidR="006753D1" w:rsidRDefault="002F4AEE">
      <w:pPr>
        <w:spacing w:before="120" w:after="120"/>
        <w:ind w:firstLine="480"/>
      </w:pPr>
      <w:r>
        <w:t>另外，微创外科消融手术（图</w:t>
      </w:r>
      <w:r>
        <w:t>2</w:t>
      </w:r>
      <w:r>
        <w:t>）还同时切除了左心耳，这样术后就不用长期抗凝、不会发生左心耳血栓栓塞与脑卒中。也就是说，房颤可以进行微创外科手术治疗，而且是同时进行了两个手术，既治疗了房颤又切除了左心耳，效果好、费用低。</w:t>
      </w:r>
    </w:p>
    <w:p w14:paraId="54DE71AB" w14:textId="77777777" w:rsidR="006753D1" w:rsidRDefault="002F4AEE">
      <w:pPr>
        <w:pStyle w:val="Para01"/>
        <w:pageBreakBefore/>
        <w:spacing w:before="240" w:after="240"/>
        <w:rPr>
          <w:rFonts w:hint="eastAsia"/>
        </w:rPr>
      </w:pPr>
      <w:bookmarkStart w:id="126" w:name="Top_of_txt061_html"/>
      <w:bookmarkStart w:id="127" w:name="55_Mei_Shi_Fang_Zhan_Xiao_Rong_Z"/>
      <w:r>
        <w:t xml:space="preserve">55 </w:t>
      </w:r>
      <w:r>
        <w:t>梅氏房颤消融术是如何治疗房颤的？</w:t>
      </w:r>
      <w:bookmarkEnd w:id="126"/>
      <w:bookmarkEnd w:id="127"/>
    </w:p>
    <w:p w14:paraId="54DE71AC" w14:textId="77777777" w:rsidR="006753D1" w:rsidRDefault="002F4AEE">
      <w:pPr>
        <w:spacing w:before="120" w:after="120"/>
        <w:ind w:firstLine="480"/>
      </w:pPr>
      <w:r>
        <w:t>随着射频消融技术及微创外科的发展，双极射频消融钳越来越多地被应用到房颤消融手术中，消融手术可以在全胸腔镜下应用消融钳进行，称之为房颤微创外科手术。</w:t>
      </w:r>
    </w:p>
    <w:p w14:paraId="54DE71AD" w14:textId="77777777" w:rsidR="006753D1" w:rsidRDefault="002F4AEE">
      <w:pPr>
        <w:spacing w:before="120" w:after="120"/>
        <w:ind w:firstLine="480"/>
      </w:pPr>
      <w:r>
        <w:t>2005</w:t>
      </w:r>
      <w:r>
        <w:t>年</w:t>
      </w:r>
      <w:r>
        <w:t>Wolf</w:t>
      </w:r>
      <w:r>
        <w:t>教授发明了微创迷宫手术，在左、右两侧胸壁上各打</w:t>
      </w:r>
      <w:r>
        <w:t>3</w:t>
      </w:r>
      <w:r>
        <w:t>个</w:t>
      </w:r>
      <w:r>
        <w:t>2</w:t>
      </w:r>
      <w:r>
        <w:t>厘米的孔就可完成左右肺静脉隔离手术，同时切除左心耳。</w:t>
      </w:r>
    </w:p>
    <w:p w14:paraId="54DE71AE" w14:textId="77777777" w:rsidR="006753D1" w:rsidRDefault="002F4AEE">
      <w:pPr>
        <w:spacing w:before="120" w:after="120"/>
        <w:ind w:firstLine="480"/>
      </w:pPr>
      <w:r>
        <w:t>2009</w:t>
      </w:r>
      <w:r>
        <w:t>年梅举教授发明了梅氏房颤消融术（图</w:t>
      </w:r>
      <w:r>
        <w:t>3</w:t>
      </w:r>
      <w:r>
        <w:t>），其特点如下。</w:t>
      </w:r>
    </w:p>
    <w:p w14:paraId="54DE71AF" w14:textId="77777777" w:rsidR="006753D1" w:rsidRDefault="002F4AEE">
      <w:pPr>
        <w:spacing w:before="120" w:after="120"/>
        <w:ind w:firstLine="480"/>
      </w:pPr>
      <w:r>
        <w:t>（</w:t>
      </w:r>
      <w:r>
        <w:t>1</w:t>
      </w:r>
      <w:r>
        <w:t>）仅需在左侧胸壁作</w:t>
      </w:r>
      <w:r>
        <w:t>3</w:t>
      </w:r>
      <w:r>
        <w:t>个</w:t>
      </w:r>
      <w:r>
        <w:t>1</w:t>
      </w:r>
      <w:r>
        <w:t>～</w:t>
      </w:r>
      <w:r>
        <w:t>2</w:t>
      </w:r>
      <w:r>
        <w:t>厘米的小孔，大大减少了创伤。</w:t>
      </w:r>
    </w:p>
    <w:p w14:paraId="54DE71B0" w14:textId="77777777" w:rsidR="006753D1" w:rsidRDefault="002F4AEE">
      <w:pPr>
        <w:spacing w:before="120" w:after="120"/>
        <w:ind w:firstLine="480"/>
      </w:pPr>
      <w:r>
        <w:t>（</w:t>
      </w:r>
      <w:r>
        <w:t>2</w:t>
      </w:r>
      <w:r>
        <w:t>）术中用双极射频消融钳完成的隔离线路完整、连续、透壁，同时切除左心耳，并且还能作</w:t>
      </w:r>
      <w:r>
        <w:t>3</w:t>
      </w:r>
      <w:r>
        <w:t>条重要的辅助隔离线，因而电隔离效果好。</w:t>
      </w:r>
    </w:p>
    <w:p w14:paraId="54DE71B1" w14:textId="77777777" w:rsidR="006753D1" w:rsidRDefault="002F4AEE">
      <w:pPr>
        <w:spacing w:before="120" w:after="120"/>
        <w:ind w:firstLine="480"/>
      </w:pPr>
      <w:r>
        <w:t>（</w:t>
      </w:r>
      <w:r>
        <w:t>3</w:t>
      </w:r>
      <w:r>
        <w:t>）术中还损毁了自主神经节和</w:t>
      </w:r>
      <w:r>
        <w:t>Marshall</w:t>
      </w:r>
      <w:r>
        <w:t>韧带，提高了房颤的治愈率。</w:t>
      </w:r>
    </w:p>
    <w:p w14:paraId="54DE71B2" w14:textId="77777777" w:rsidR="006753D1" w:rsidRDefault="002F4AEE">
      <w:pPr>
        <w:spacing w:before="120" w:after="120"/>
        <w:ind w:firstLine="480"/>
      </w:pPr>
      <w:r>
        <w:t>房颤微创手术中切除左心耳十分重要。因为房颤时左心房及左心耳内血流速度变慢，易发生瘀滞，使得左心耳内附壁血栓形成，刚形成的血栓不易粘牢于房壁上而容易脱落，血栓脱落后进入体循环产生动脉栓塞。如果血栓脱落栓塞脑部动脉，则导致脑卒中。梅氏房颤消融术是目前世界上最完善的房颤消融术式之一，创伤小，线路全，切除左心耳，损毁了自主神经节和</w:t>
      </w:r>
      <w:r>
        <w:t>Marshall</w:t>
      </w:r>
      <w:r>
        <w:t>韧带，近、远期效果良好，在国内外得到广泛的推广和应用。</w:t>
      </w:r>
    </w:p>
    <w:p w14:paraId="54DE71B3" w14:textId="77777777" w:rsidR="006753D1" w:rsidRDefault="002F4AEE">
      <w:pPr>
        <w:pStyle w:val="Para03"/>
        <w:spacing w:before="240" w:after="240"/>
      </w:pPr>
      <w:r>
        <w:rPr>
          <w:noProof/>
        </w:rPr>
        <w:drawing>
          <wp:anchor distT="0" distB="0" distL="0" distR="0" simplePos="0" relativeHeight="251667456" behindDoc="0" locked="0" layoutInCell="1" allowOverlap="1" wp14:anchorId="54DE72BB" wp14:editId="54DE72BC">
            <wp:simplePos x="0" y="0"/>
            <wp:positionH relativeFrom="margin">
              <wp:align>center</wp:align>
            </wp:positionH>
            <wp:positionV relativeFrom="line">
              <wp:align>top</wp:align>
            </wp:positionV>
            <wp:extent cx="3886200" cy="1790700"/>
            <wp:effectExtent l="0" t="0" r="0" b="0"/>
            <wp:wrapTopAndBottom/>
            <wp:docPr id="9" name="txt061_1.jpg" descr="txt061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xt061_1.jpg" descr="txt061_1.jpg"/>
                    <pic:cNvPicPr/>
                  </pic:nvPicPr>
                  <pic:blipFill>
                    <a:blip r:embed="rId13"/>
                    <a:stretch>
                      <a:fillRect/>
                    </a:stretch>
                  </pic:blipFill>
                  <pic:spPr>
                    <a:xfrm>
                      <a:off x="0" y="0"/>
                      <a:ext cx="3886200" cy="1790700"/>
                    </a:xfrm>
                    <a:prstGeom prst="rect">
                      <a:avLst/>
                    </a:prstGeom>
                  </pic:spPr>
                </pic:pic>
              </a:graphicData>
            </a:graphic>
          </wp:anchor>
        </w:drawing>
      </w:r>
    </w:p>
    <w:p w14:paraId="54DE71B4" w14:textId="77777777" w:rsidR="006753D1" w:rsidRDefault="002F4AEE">
      <w:pPr>
        <w:pStyle w:val="Para04"/>
        <w:spacing w:before="240" w:after="240"/>
      </w:pPr>
      <w:bookmarkStart w:id="128" w:name="image_93_369_705_1383_1176"/>
      <w:r>
        <w:t>图</w:t>
      </w:r>
      <w:r>
        <w:t xml:space="preserve">3 </w:t>
      </w:r>
      <w:r>
        <w:t>梅氏房颤消融术</w:t>
      </w:r>
      <w:bookmarkEnd w:id="128"/>
    </w:p>
    <w:p w14:paraId="54DE71B5" w14:textId="77777777" w:rsidR="006753D1" w:rsidRDefault="002F4AEE">
      <w:pPr>
        <w:pStyle w:val="Para01"/>
        <w:pageBreakBefore/>
        <w:spacing w:before="240" w:after="240"/>
        <w:rPr>
          <w:rFonts w:hint="eastAsia"/>
        </w:rPr>
      </w:pPr>
      <w:bookmarkStart w:id="129" w:name="56_Mei_Shi_Fang_Zhan_Xiao_Rong_Z"/>
      <w:bookmarkStart w:id="130" w:name="Top_of_txt062_html"/>
      <w:r>
        <w:t xml:space="preserve">56 </w:t>
      </w:r>
      <w:r>
        <w:t>梅氏房颤消融术的第三道消融环有什么特殊意义？</w:t>
      </w:r>
      <w:bookmarkEnd w:id="129"/>
      <w:bookmarkEnd w:id="130"/>
    </w:p>
    <w:p w14:paraId="54DE71B6" w14:textId="77777777" w:rsidR="006753D1" w:rsidRDefault="002F4AEE">
      <w:pPr>
        <w:spacing w:before="120" w:after="120"/>
        <w:ind w:firstLine="480"/>
      </w:pPr>
      <w:r>
        <w:t>梅氏房颤消融术（</w:t>
      </w:r>
      <w:r>
        <w:t>Mei mini maze procedure</w:t>
      </w:r>
      <w:r>
        <w:t>）的主要内容包括：双侧肺静脉隔离消融、自主神经节消融、二尖瓣环峡部消融、左心房顶部消融、左心耳切除、</w:t>
      </w:r>
      <w:r>
        <w:t>Marshall</w:t>
      </w:r>
      <w:r>
        <w:t>韧带切断及连接左、右肺静脉消融环的环左心房消融。</w:t>
      </w:r>
    </w:p>
    <w:p w14:paraId="54DE71B7" w14:textId="77777777" w:rsidR="006753D1" w:rsidRDefault="002F4AEE">
      <w:pPr>
        <w:spacing w:before="120" w:after="120"/>
        <w:ind w:firstLine="480"/>
      </w:pPr>
      <w:r>
        <w:t>连接左、右肺静脉消融环的环左心房消融环即是梅氏房颤消融术的第三道消融环（图</w:t>
      </w:r>
      <w:r>
        <w:t>4</w:t>
      </w:r>
      <w:r>
        <w:t>）。环左心房消融环不仅连接了左、右肺静脉消融环，而且消融了左心房顶部和左心房前、后壁，可有效地打断左心房顶部及左心房后壁的异常折返环或隔离兴奋灶。</w:t>
      </w:r>
    </w:p>
    <w:p w14:paraId="54DE71B8" w14:textId="77777777" w:rsidR="006753D1" w:rsidRDefault="002F4AEE">
      <w:pPr>
        <w:pStyle w:val="Para03"/>
        <w:spacing w:before="240" w:after="240"/>
      </w:pPr>
      <w:r>
        <w:rPr>
          <w:noProof/>
        </w:rPr>
        <w:drawing>
          <wp:anchor distT="0" distB="0" distL="0" distR="0" simplePos="0" relativeHeight="251668480" behindDoc="0" locked="0" layoutInCell="1" allowOverlap="1" wp14:anchorId="54DE72BD" wp14:editId="54DE72BE">
            <wp:simplePos x="0" y="0"/>
            <wp:positionH relativeFrom="margin">
              <wp:align>center</wp:align>
            </wp:positionH>
            <wp:positionV relativeFrom="line">
              <wp:align>top</wp:align>
            </wp:positionV>
            <wp:extent cx="3225800" cy="2120900"/>
            <wp:effectExtent l="0" t="0" r="0" b="0"/>
            <wp:wrapTopAndBottom/>
            <wp:docPr id="10" name="txt062_1.jpg" descr="txt062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xt062_1.jpg" descr="txt062_1.jpg"/>
                    <pic:cNvPicPr/>
                  </pic:nvPicPr>
                  <pic:blipFill>
                    <a:blip r:embed="rId14"/>
                    <a:stretch>
                      <a:fillRect/>
                    </a:stretch>
                  </pic:blipFill>
                  <pic:spPr>
                    <a:xfrm>
                      <a:off x="0" y="0"/>
                      <a:ext cx="3225800" cy="2120900"/>
                    </a:xfrm>
                    <a:prstGeom prst="rect">
                      <a:avLst/>
                    </a:prstGeom>
                  </pic:spPr>
                </pic:pic>
              </a:graphicData>
            </a:graphic>
          </wp:anchor>
        </w:drawing>
      </w:r>
    </w:p>
    <w:p w14:paraId="54DE71B9" w14:textId="77777777" w:rsidR="006753D1" w:rsidRDefault="002F4AEE">
      <w:pPr>
        <w:pStyle w:val="Para04"/>
        <w:spacing w:before="240" w:after="240"/>
      </w:pPr>
      <w:r>
        <w:t>图</w:t>
      </w:r>
      <w:r>
        <w:t xml:space="preserve">4 </w:t>
      </w:r>
      <w:r>
        <w:t>梅氏房颤消融术的第三道消融环</w:t>
      </w:r>
    </w:p>
    <w:p w14:paraId="54DE71BA" w14:textId="77777777" w:rsidR="006753D1" w:rsidRDefault="002F4AEE">
      <w:pPr>
        <w:pStyle w:val="Para08"/>
        <w:spacing w:before="240" w:after="240"/>
      </w:pPr>
      <w:bookmarkStart w:id="131" w:name="image_94_465_1488_1305_2042"/>
      <w:r>
        <w:t>［注］</w:t>
      </w:r>
      <w:r>
        <w:t>①</w:t>
      </w:r>
      <w:r>
        <w:t>～</w:t>
      </w:r>
      <w:r>
        <w:t>④</w:t>
      </w:r>
      <w:r>
        <w:t>为标测点</w:t>
      </w:r>
      <w:bookmarkEnd w:id="131"/>
    </w:p>
    <w:p w14:paraId="54DE71BB" w14:textId="77777777" w:rsidR="006753D1" w:rsidRDefault="002F4AEE">
      <w:pPr>
        <w:spacing w:before="120" w:after="120"/>
        <w:ind w:firstLine="480"/>
      </w:pPr>
      <w:r>
        <w:t>此外，梅氏房颤消融术的第三道消融环（环左心房消融环）是应用双极射频消融钳消融完成。该消融环具有完整的透壁性，可达到彻底隔离兴奋灶和阻断房颤折返的效果。与单纯环肺静脉消融相比，环左心房消融联合环肺静脉消融可以更有效的终止房颤的维持、抑制房颤的复发，提高房颤的治疗效果。</w:t>
      </w:r>
    </w:p>
    <w:p w14:paraId="54DE71BC" w14:textId="77777777" w:rsidR="006753D1" w:rsidRDefault="002F4AEE">
      <w:pPr>
        <w:pStyle w:val="Para01"/>
        <w:pageBreakBefore/>
        <w:spacing w:before="240" w:after="240"/>
        <w:rPr>
          <w:rFonts w:hint="eastAsia"/>
        </w:rPr>
      </w:pPr>
      <w:bookmarkStart w:id="132" w:name="57_Shuang_Ji_She_Pin_Xiao_Rong_Q"/>
      <w:bookmarkStart w:id="133" w:name="Top_of_txt063_html"/>
      <w:r>
        <w:t xml:space="preserve">57 </w:t>
      </w:r>
      <w:r>
        <w:t>双极射频消融钳完成的消融线有什么优势？</w:t>
      </w:r>
      <w:bookmarkEnd w:id="132"/>
      <w:bookmarkEnd w:id="133"/>
    </w:p>
    <w:p w14:paraId="54DE71BD" w14:textId="77777777" w:rsidR="006753D1" w:rsidRDefault="002F4AEE">
      <w:pPr>
        <w:spacing w:before="120" w:after="120"/>
        <w:ind w:firstLine="480"/>
      </w:pPr>
      <w:r>
        <w:t>双极射频消融钳是通过组织电导率的变化作为衡量完全透壁消融的指标，通过测量消融钳之间组织电导率的下降，发现透壁消融并可控制消融时间，因而双极射频消融钳完成的消融线具有很好的透壁性、连续性和完整性。</w:t>
      </w:r>
    </w:p>
    <w:p w14:paraId="54DE71BE" w14:textId="77777777" w:rsidR="006753D1" w:rsidRDefault="002F4AEE">
      <w:pPr>
        <w:spacing w:before="120" w:after="120"/>
        <w:ind w:firstLine="480"/>
      </w:pPr>
      <w:r>
        <w:t>与经典迷宫手术和其他消融技术相比，双极射频消融术具有以下优点：</w:t>
      </w:r>
    </w:p>
    <w:p w14:paraId="54DE71BF" w14:textId="77777777" w:rsidR="006753D1" w:rsidRDefault="002F4AEE">
      <w:pPr>
        <w:spacing w:before="120" w:after="120"/>
        <w:ind w:firstLine="480"/>
      </w:pPr>
      <w:r>
        <w:t>（</w:t>
      </w:r>
      <w:r>
        <w:t>1</w:t>
      </w:r>
      <w:r>
        <w:t>）避免心房多部位切口及术后出血。</w:t>
      </w:r>
    </w:p>
    <w:p w14:paraId="54DE71C0" w14:textId="77777777" w:rsidR="006753D1" w:rsidRDefault="002F4AEE">
      <w:pPr>
        <w:spacing w:before="120" w:after="120"/>
        <w:ind w:firstLine="480"/>
      </w:pPr>
      <w:r>
        <w:t>（</w:t>
      </w:r>
      <w:r>
        <w:t>2</w:t>
      </w:r>
      <w:r>
        <w:t>）操作简便，易于掌握和推广。</w:t>
      </w:r>
    </w:p>
    <w:p w14:paraId="54DE71C1" w14:textId="77777777" w:rsidR="006753D1" w:rsidRDefault="002F4AEE">
      <w:pPr>
        <w:spacing w:before="120" w:after="120"/>
        <w:ind w:firstLine="480"/>
      </w:pPr>
      <w:r>
        <w:t>（</w:t>
      </w:r>
      <w:r>
        <w:t>3</w:t>
      </w:r>
      <w:r>
        <w:t>）具有消融透壁后自动提示功能，消融效果肯定，房颤转复为窦性心律的远期成功率高。</w:t>
      </w:r>
    </w:p>
    <w:p w14:paraId="54DE71C2" w14:textId="77777777" w:rsidR="006753D1" w:rsidRDefault="002F4AEE">
      <w:pPr>
        <w:spacing w:before="120" w:after="120"/>
        <w:ind w:firstLine="480"/>
      </w:pPr>
      <w:r>
        <w:t>（</w:t>
      </w:r>
      <w:r>
        <w:t>4</w:t>
      </w:r>
      <w:r>
        <w:t>）明显缩短了心肌缺血时间、体外循环时间和手术时间，创伤小，并发症少。</w:t>
      </w:r>
    </w:p>
    <w:p w14:paraId="54DE71C3" w14:textId="77777777" w:rsidR="006753D1" w:rsidRDefault="002F4AEE">
      <w:pPr>
        <w:pStyle w:val="Para01"/>
        <w:pageBreakBefore/>
        <w:spacing w:before="240" w:after="240"/>
        <w:rPr>
          <w:rFonts w:hint="eastAsia"/>
        </w:rPr>
      </w:pPr>
      <w:bookmarkStart w:id="134" w:name="Top_of_txt064_html"/>
      <w:bookmarkStart w:id="135" w:name="58_Fang_Zhan_Wei_Chuang_Shou_Zhu"/>
      <w:r>
        <w:t xml:space="preserve">58 </w:t>
      </w:r>
      <w:r>
        <w:t>房颤微创手术的关键技术及其术式有哪些？</w:t>
      </w:r>
      <w:bookmarkEnd w:id="134"/>
      <w:bookmarkEnd w:id="135"/>
    </w:p>
    <w:p w14:paraId="54DE71C4" w14:textId="77777777" w:rsidR="006753D1" w:rsidRDefault="002F4AEE">
      <w:pPr>
        <w:spacing w:before="120" w:after="120"/>
        <w:ind w:firstLine="480"/>
      </w:pPr>
      <w:r>
        <w:t>房颤微创外科手术主要是应用双极射频消融钳，在全胸腔镜下对左心房进行透壁隔离消融。</w:t>
      </w:r>
    </w:p>
    <w:p w14:paraId="54DE71C5" w14:textId="77777777" w:rsidR="006753D1" w:rsidRDefault="002F4AEE">
      <w:pPr>
        <w:spacing w:before="120" w:after="120"/>
        <w:ind w:firstLine="480"/>
      </w:pPr>
      <w:r>
        <w:t>1</w:t>
      </w:r>
      <w:r>
        <w:t>）房颤微创手术的关键技术</w:t>
      </w:r>
    </w:p>
    <w:p w14:paraId="54DE71C6" w14:textId="77777777" w:rsidR="006753D1" w:rsidRDefault="002F4AEE">
      <w:pPr>
        <w:spacing w:before="120" w:after="120"/>
        <w:ind w:firstLine="480"/>
      </w:pPr>
      <w:r>
        <w:t>（</w:t>
      </w:r>
      <w:r>
        <w:t>1</w:t>
      </w:r>
      <w:r>
        <w:t>）微创手术。</w:t>
      </w:r>
    </w:p>
    <w:p w14:paraId="54DE71C7" w14:textId="77777777" w:rsidR="006753D1" w:rsidRDefault="002F4AEE">
      <w:pPr>
        <w:spacing w:before="120" w:after="120"/>
        <w:ind w:firstLine="480"/>
      </w:pPr>
      <w:r>
        <w:t>（</w:t>
      </w:r>
      <w:r>
        <w:t>2</w:t>
      </w:r>
      <w:r>
        <w:t>）隔离消融线路要完整：就是说，线路要尽量完整，环肺静脉消融是必须的，左心房后壁、顶部线与环肺静脉消融线要形成双极射频消融钳隔离双侧肺静脉（</w:t>
      </w:r>
      <w:r>
        <w:t>BOX</w:t>
      </w:r>
      <w:r>
        <w:t>）。</w:t>
      </w:r>
    </w:p>
    <w:p w14:paraId="54DE71C8" w14:textId="77777777" w:rsidR="006753D1" w:rsidRDefault="002F4AEE">
      <w:pPr>
        <w:spacing w:before="120" w:after="120"/>
        <w:ind w:firstLine="480"/>
      </w:pPr>
      <w:r>
        <w:t>（</w:t>
      </w:r>
      <w:r>
        <w:t>3</w:t>
      </w:r>
      <w:r>
        <w:t>）消融线路要透壁：尽可能用消融钳而不是消融笔，这样才能达到完全电隔离。</w:t>
      </w:r>
    </w:p>
    <w:p w14:paraId="54DE71C9" w14:textId="77777777" w:rsidR="006753D1" w:rsidRDefault="002F4AEE">
      <w:pPr>
        <w:spacing w:before="120" w:after="120"/>
        <w:ind w:firstLine="480"/>
      </w:pPr>
      <w:r>
        <w:t>（</w:t>
      </w:r>
      <w:r>
        <w:t>4</w:t>
      </w:r>
      <w:r>
        <w:t>）术中要损毁自主神经节、</w:t>
      </w:r>
      <w:r>
        <w:t>Marshall</w:t>
      </w:r>
      <w:r>
        <w:t>韧带，以及消融冠状静脉窦壁。</w:t>
      </w:r>
    </w:p>
    <w:p w14:paraId="54DE71CA" w14:textId="77777777" w:rsidR="006753D1" w:rsidRDefault="002F4AEE">
      <w:pPr>
        <w:spacing w:before="120" w:after="120"/>
        <w:ind w:firstLine="480"/>
      </w:pPr>
      <w:r>
        <w:t>（</w:t>
      </w:r>
      <w:r>
        <w:t>5</w:t>
      </w:r>
      <w:r>
        <w:t>）切除左心耳。</w:t>
      </w:r>
    </w:p>
    <w:p w14:paraId="54DE71CB" w14:textId="77777777" w:rsidR="006753D1" w:rsidRDefault="002F4AEE">
      <w:pPr>
        <w:spacing w:before="120" w:after="120"/>
        <w:ind w:firstLine="480"/>
      </w:pPr>
      <w:r>
        <w:t>2</w:t>
      </w:r>
      <w:r>
        <w:t>）房颤微创手术的方式</w:t>
      </w:r>
    </w:p>
    <w:p w14:paraId="54DE71CC" w14:textId="77777777" w:rsidR="006753D1" w:rsidRDefault="002F4AEE">
      <w:pPr>
        <w:spacing w:before="120" w:after="120"/>
        <w:ind w:firstLine="480"/>
      </w:pPr>
      <w:r>
        <w:t>（</w:t>
      </w:r>
      <w:r>
        <w:t>1</w:t>
      </w:r>
      <w:r>
        <w:t>）双侧开胸的微创房颤消融术：需双侧胸壁打孔，消融钳作双侧肺静脉消融，切除左心耳。</w:t>
      </w:r>
    </w:p>
    <w:p w14:paraId="54DE71CD" w14:textId="77777777" w:rsidR="006753D1" w:rsidRDefault="002F4AEE">
      <w:pPr>
        <w:spacing w:before="120" w:after="120"/>
        <w:ind w:firstLine="480"/>
      </w:pPr>
      <w:r>
        <w:t>（</w:t>
      </w:r>
      <w:r>
        <w:t>2</w:t>
      </w:r>
      <w:r>
        <w:t>）梅氏房颤消融术：仅需要在左侧胸壁作</w:t>
      </w:r>
      <w:r>
        <w:t>3</w:t>
      </w:r>
      <w:r>
        <w:t>个</w:t>
      </w:r>
      <w:r>
        <w:t>1</w:t>
      </w:r>
      <w:r>
        <w:t>～</w:t>
      </w:r>
      <w:r>
        <w:t>2</w:t>
      </w:r>
      <w:r>
        <w:t>厘米的小孔，创伤大大减小；术中用消融钳完成的隔离消融线路非常完整，除了作双侧肺静脉消融，还作了左心房后壁的连线消融，完成了左心房的</w:t>
      </w:r>
      <w:r>
        <w:t>BOX</w:t>
      </w:r>
      <w:r>
        <w:t>消融，同时切除左心耳，还能作</w:t>
      </w:r>
      <w:r>
        <w:t>3</w:t>
      </w:r>
      <w:r>
        <w:t>条重要的辅助隔离线，电隔离效果好，房颤治愈率高。梅氏微创房颤消融术对阵发性房颤和持续性房颤的成功率可达到</w:t>
      </w:r>
      <w:r>
        <w:t>85%</w:t>
      </w:r>
      <w:r>
        <w:t>～</w:t>
      </w:r>
      <w:r>
        <w:t>95%</w:t>
      </w:r>
      <w:r>
        <w:t>。</w:t>
      </w:r>
    </w:p>
    <w:p w14:paraId="54DE71CE" w14:textId="77777777" w:rsidR="006753D1" w:rsidRDefault="002F4AEE">
      <w:pPr>
        <w:pStyle w:val="Para01"/>
        <w:pageBreakBefore/>
        <w:spacing w:before="240" w:after="240"/>
        <w:rPr>
          <w:rFonts w:hint="eastAsia"/>
        </w:rPr>
      </w:pPr>
      <w:bookmarkStart w:id="136" w:name="Top_of_txt065_html"/>
      <w:bookmarkStart w:id="137" w:name="59_Fang_Zhan_Wei_Chuang_Wai_Ke_X"/>
      <w:r>
        <w:t xml:space="preserve">59 </w:t>
      </w:r>
      <w:r>
        <w:t>房颤微创外科消融后的注意事项有哪些？</w:t>
      </w:r>
      <w:bookmarkEnd w:id="136"/>
      <w:bookmarkEnd w:id="137"/>
    </w:p>
    <w:p w14:paraId="54DE71CF" w14:textId="77777777" w:rsidR="006753D1" w:rsidRDefault="002F4AEE">
      <w:pPr>
        <w:spacing w:before="120" w:after="120"/>
        <w:ind w:firstLine="480"/>
      </w:pPr>
      <w:r>
        <w:t>1</w:t>
      </w:r>
      <w:r>
        <w:t>）心律失常监测</w:t>
      </w:r>
    </w:p>
    <w:p w14:paraId="54DE71D0" w14:textId="77777777" w:rsidR="006753D1" w:rsidRDefault="002F4AEE">
      <w:pPr>
        <w:spacing w:before="120" w:after="120"/>
        <w:ind w:firstLine="480"/>
      </w:pPr>
      <w:r>
        <w:t>房颤术后心悸可能由室性早搏和房性早搏引起，而部分复发房颤是无症状的，因此单凭有无症状是不能有效地评估术后房颤复发的。住院期间，患者可以应用持续心电监护，标准心电图和</w:t>
      </w:r>
      <w:r>
        <w:t>24</w:t>
      </w:r>
      <w:r>
        <w:t>小时动态心电图等监测。出院后，要求患者按规定时间（一般为出院后第</w:t>
      </w:r>
      <w:r>
        <w:t>1</w:t>
      </w:r>
      <w:r>
        <w:t>、</w:t>
      </w:r>
      <w:r>
        <w:t>3</w:t>
      </w:r>
      <w:r>
        <w:t>、</w:t>
      </w:r>
      <w:r>
        <w:t>6</w:t>
      </w:r>
      <w:r>
        <w:t>、</w:t>
      </w:r>
      <w:r>
        <w:t>12</w:t>
      </w:r>
      <w:r>
        <w:t>、</w:t>
      </w:r>
      <w:r>
        <w:t>18</w:t>
      </w:r>
      <w:r>
        <w:t>、</w:t>
      </w:r>
      <w:r>
        <w:t>24</w:t>
      </w:r>
      <w:r>
        <w:t>个月）至门诊复查</w:t>
      </w:r>
      <w:r>
        <w:t>24</w:t>
      </w:r>
      <w:r>
        <w:t>小时动态心电图，或者患者出现心悸，自触脉搏不规律等症状时至医院行心电图检查。</w:t>
      </w:r>
    </w:p>
    <w:p w14:paraId="54DE71D1" w14:textId="77777777" w:rsidR="006753D1" w:rsidRDefault="002F4AEE">
      <w:pPr>
        <w:spacing w:before="120" w:after="120"/>
        <w:ind w:firstLine="480"/>
      </w:pPr>
      <w:r>
        <w:t>2</w:t>
      </w:r>
      <w:r>
        <w:t>）心功能监测</w:t>
      </w:r>
    </w:p>
    <w:p w14:paraId="54DE71D2" w14:textId="77777777" w:rsidR="006753D1" w:rsidRDefault="002F4AEE">
      <w:pPr>
        <w:spacing w:before="120" w:after="120"/>
        <w:ind w:firstLine="480"/>
      </w:pPr>
      <w:r>
        <w:t>术前有心功能不全、瓣膜反流或同期行瓣膜置换（成形）的患者，术后需复查心脏超声，对比术前资料，明确患者术后心功能状态。出院以后需</w:t>
      </w:r>
      <w:r>
        <w:t>3</w:t>
      </w:r>
      <w:r>
        <w:t>个月至半年内复查心脏超声，门诊定期随诊。</w:t>
      </w:r>
    </w:p>
    <w:p w14:paraId="54DE71D3" w14:textId="77777777" w:rsidR="006753D1" w:rsidRDefault="002F4AEE">
      <w:pPr>
        <w:spacing w:before="120" w:after="120"/>
        <w:ind w:firstLine="480"/>
      </w:pPr>
      <w:r>
        <w:t>3</w:t>
      </w:r>
      <w:r>
        <w:t>）冠状动脉</w:t>
      </w:r>
      <w:r>
        <w:t>CT</w:t>
      </w:r>
      <w:r>
        <w:t>血管成像</w:t>
      </w:r>
    </w:p>
    <w:p w14:paraId="54DE71D4" w14:textId="77777777" w:rsidR="006753D1" w:rsidRDefault="002F4AEE">
      <w:pPr>
        <w:spacing w:before="120" w:after="120"/>
        <w:ind w:firstLine="480"/>
      </w:pPr>
      <w:r>
        <w:t>房颤消融联合冠状动脉搭桥的患者，出院前需复查冠状动脉</w:t>
      </w:r>
      <w:r>
        <w:t>CT</w:t>
      </w:r>
      <w:r>
        <w:t>血管成像。出院后半年至</w:t>
      </w:r>
      <w:r>
        <w:t>1</w:t>
      </w:r>
      <w:r>
        <w:t>年内，再次复查冠状动脉</w:t>
      </w:r>
      <w:r>
        <w:t>CT</w:t>
      </w:r>
      <w:r>
        <w:t>血管成像，明确冠状动脉血管情况。</w:t>
      </w:r>
    </w:p>
    <w:p w14:paraId="54DE71D5" w14:textId="77777777" w:rsidR="006753D1" w:rsidRDefault="002F4AEE">
      <w:pPr>
        <w:pStyle w:val="Para01"/>
        <w:pageBreakBefore/>
        <w:spacing w:before="240" w:after="240"/>
        <w:rPr>
          <w:rFonts w:hint="eastAsia"/>
        </w:rPr>
      </w:pPr>
      <w:bookmarkStart w:id="138" w:name="Top_of_txt066_html"/>
      <w:bookmarkStart w:id="139" w:name="60_Fang_Zhan_Huan_Zhe_Xing_Wei_C"/>
      <w:r>
        <w:t xml:space="preserve">60 </w:t>
      </w:r>
      <w:r>
        <w:t>房颤患者行微创外科消融手术后可以坐飞机吗？</w:t>
      </w:r>
      <w:bookmarkEnd w:id="138"/>
      <w:bookmarkEnd w:id="139"/>
    </w:p>
    <w:p w14:paraId="54DE71D6" w14:textId="77777777" w:rsidR="006753D1" w:rsidRDefault="002F4AEE">
      <w:pPr>
        <w:spacing w:before="120" w:after="120"/>
        <w:ind w:firstLine="480"/>
      </w:pPr>
      <w:r>
        <w:t>上海交通大学医学院附属新华医院心胸外科梅举教授独创了治疗房颤的梅氏房颤消融术，是目前国际上成功率最高、创伤最小的房颤微创外科手术之一，只需在单侧胸腔操作，便可以完成双侧肺静脉隔离、左心房线性消融、左心耳切除、自主神经节及</w:t>
      </w:r>
      <w:r>
        <w:t>Marshall</w:t>
      </w:r>
      <w:r>
        <w:t>韧带消融等操作。</w:t>
      </w:r>
    </w:p>
    <w:p w14:paraId="54DE71D7" w14:textId="77777777" w:rsidR="006753D1" w:rsidRDefault="002F4AEE">
      <w:pPr>
        <w:spacing w:before="120" w:after="120"/>
        <w:ind w:firstLine="480"/>
      </w:pPr>
      <w:r>
        <w:t>该术式融合了微创胸腔镜技术和射频消融技术，术中保持心脏自主跳动的状态，避免</w:t>
      </w:r>
      <w:r>
        <w:t>X</w:t>
      </w:r>
      <w:r>
        <w:t>线照射带来的损伤。并将以往双侧胸壁的切口减少为单纯左侧胸壁的</w:t>
      </w:r>
      <w:r>
        <w:t>3</w:t>
      </w:r>
      <w:r>
        <w:t>个</w:t>
      </w:r>
      <w:r>
        <w:t>“</w:t>
      </w:r>
      <w:r>
        <w:t>小孔</w:t>
      </w:r>
      <w:r>
        <w:t>”</w:t>
      </w:r>
      <w:r>
        <w:t>，进一步减轻手术创伤。</w:t>
      </w:r>
    </w:p>
    <w:p w14:paraId="54DE71D8" w14:textId="77777777" w:rsidR="006753D1" w:rsidRDefault="002F4AEE">
      <w:pPr>
        <w:spacing w:before="120" w:after="120"/>
        <w:ind w:firstLine="480"/>
      </w:pPr>
      <w:r>
        <w:t>大多数患者术后当天就可脱离气管插管，术后第</w:t>
      </w:r>
      <w:r>
        <w:t>2</w:t>
      </w:r>
      <w:r>
        <w:t>天即可下床活动，术后</w:t>
      </w:r>
      <w:r>
        <w:t>5</w:t>
      </w:r>
      <w:r>
        <w:t>～</w:t>
      </w:r>
      <w:r>
        <w:t>7</w:t>
      </w:r>
      <w:r>
        <w:t>天可康复出院。因此，大多数外地患者接受梅氏房颤消融术后，出院时可乘坐飞机返回原居住地。</w:t>
      </w:r>
    </w:p>
    <w:p w14:paraId="54DE71D9" w14:textId="77777777" w:rsidR="006753D1" w:rsidRDefault="002F4AEE">
      <w:pPr>
        <w:pStyle w:val="Para01"/>
        <w:pageBreakBefore/>
        <w:spacing w:before="240" w:after="240"/>
        <w:rPr>
          <w:rFonts w:hint="eastAsia"/>
        </w:rPr>
      </w:pPr>
      <w:bookmarkStart w:id="140" w:name="61_Nei_Ke_Dao_Guan_Xiao_Rong_Yu"/>
      <w:bookmarkStart w:id="141" w:name="Top_of_txt067_html"/>
      <w:r>
        <w:t xml:space="preserve">61 </w:t>
      </w:r>
      <w:r>
        <w:t>内科导管消融与外科消融治疗的区别是什么？</w:t>
      </w:r>
      <w:bookmarkEnd w:id="140"/>
      <w:bookmarkEnd w:id="141"/>
    </w:p>
    <w:p w14:paraId="54DE71DA" w14:textId="77777777" w:rsidR="006753D1" w:rsidRDefault="002F4AEE">
      <w:pPr>
        <w:spacing w:before="120" w:after="120"/>
        <w:ind w:firstLine="480"/>
      </w:pPr>
      <w:r>
        <w:t>James Cox</w:t>
      </w:r>
      <w:r>
        <w:t>教授在</w:t>
      </w:r>
      <w:r>
        <w:t>1987</w:t>
      </w:r>
      <w:r>
        <w:t>年就研究了房颤的外科手术技术，并最终设计了</w:t>
      </w:r>
      <w:r>
        <w:t>Cox Ⅲ</w:t>
      </w:r>
      <w:r>
        <w:t>型手术术式，通过左心房、右心房的切割分离，消除房颤兴奋灶的传导、房颤波的折返，其术后</w:t>
      </w:r>
      <w:r>
        <w:t>5</w:t>
      </w:r>
      <w:r>
        <w:t>年窦性维持率可高达</w:t>
      </w:r>
      <w:r>
        <w:t>95%</w:t>
      </w:r>
      <w:r>
        <w:t>以上。近年来，由于射频消融技术的发展，微创外科应用消融钳进行房颤消融治疗，取得了十分有效的治疗效果。</w:t>
      </w:r>
    </w:p>
    <w:p w14:paraId="54DE71DB" w14:textId="77777777" w:rsidR="006753D1" w:rsidRDefault="002F4AEE">
      <w:pPr>
        <w:spacing w:before="120" w:after="120"/>
        <w:ind w:firstLine="480"/>
      </w:pPr>
      <w:r>
        <w:t>内科导管消融应用射频导管从心内消融，在血液中进行，能量容易丢失，在左心房内膜上消融线路难以连续与透壁，因而隔离肺静脉内的兴奋灶效果不理想，房颤容易复发，成功率低。</w:t>
      </w:r>
    </w:p>
    <w:p w14:paraId="54DE71DC" w14:textId="77777777" w:rsidR="006753D1" w:rsidRDefault="002F4AEE">
      <w:pPr>
        <w:spacing w:before="120" w:after="120"/>
        <w:ind w:firstLine="480"/>
      </w:pPr>
      <w:r>
        <w:t>微创外科消融房颤，是在全腔镜下应用消融钳进行的，创伤也大大减小。消融钳进行消融时，夹住肺静脉前庭在同一位置多次透壁消融，还可作多条辅助消融线，所以消融线路连续、完整、透壁，电隔离和阻断效果好，因而成功率远比导管消融高，房颤不易复发。另外，微创外科消融手术时还同时切除了左心耳，术后不用长期抗凝也不会发生左心耳血栓栓塞与脑卒中。</w:t>
      </w:r>
    </w:p>
    <w:p w14:paraId="54DE71DD" w14:textId="77777777" w:rsidR="006753D1" w:rsidRDefault="002F4AEE">
      <w:pPr>
        <w:pStyle w:val="Para01"/>
        <w:pageBreakBefore/>
        <w:spacing w:before="240" w:after="240"/>
        <w:rPr>
          <w:rFonts w:hint="eastAsia"/>
        </w:rPr>
      </w:pPr>
      <w:bookmarkStart w:id="142" w:name="Top_of_txt068_html"/>
      <w:bookmarkStart w:id="143" w:name="62_Fang_Zhan_Huan_Zhe_Ke_Yi_Tong"/>
      <w:r>
        <w:t xml:space="preserve">62 </w:t>
      </w:r>
      <w:r>
        <w:t>房颤患者可以同时采用内科介入与外科手术治疗吗？</w:t>
      </w:r>
      <w:bookmarkEnd w:id="142"/>
      <w:bookmarkEnd w:id="143"/>
    </w:p>
    <w:p w14:paraId="54DE71DE" w14:textId="77777777" w:rsidR="006753D1" w:rsidRDefault="002F4AEE">
      <w:pPr>
        <w:spacing w:before="120" w:after="120"/>
        <w:ind w:firstLine="480"/>
      </w:pPr>
      <w:r>
        <w:t>房颤导管消融术就是应用射频导管从股静脉进入心脏左心房，在标定的左心房位置上消融心内膜产生损伤线，以隔离房颤波向外传导，并尽可能消融引起房颤的局灶激动和折返波。导管消融的环肺静脉电隔离线就是要完全阻断肺静脉内局灶激动向心房传导，附加的顶部线、前壁线、峡部线等就是阻断房颤的折返波。但是导管消融在心膜面进行，常常是不透壁与不连续的，有的消融点经一段时间后可能会愈合而造成再通，这是导管消融房颤后复发的根本原因。因此，仅仅导管介入治疗对持续性房颤来说，效果较差。</w:t>
      </w:r>
    </w:p>
    <w:p w14:paraId="54DE71DF" w14:textId="77777777" w:rsidR="006753D1" w:rsidRDefault="002F4AEE">
      <w:pPr>
        <w:spacing w:before="120" w:after="120"/>
        <w:ind w:firstLine="480"/>
      </w:pPr>
      <w:r>
        <w:t>微创外科消融房颤是在全腔镜下从心外膜应用消融钳进行的消融，消融线透壁，电隔离与阻断效果好，因而成功率高，房颤不易复发。微创外科术还可以切除左心耳，损毁自主神经节和</w:t>
      </w:r>
      <w:r>
        <w:t>Marshall</w:t>
      </w:r>
      <w:r>
        <w:t>韧带，这些均可提高手术成功率并有效降低房颤术后再发脑卒中的风险。但微创外科不能进行电生理精准标测，不能在右心房进行消融，因而，对于部分房颤患者来说，还是需要导管来进行电生理标测及</w:t>
      </w:r>
      <w:r>
        <w:t>“</w:t>
      </w:r>
      <w:r>
        <w:t>补点</w:t>
      </w:r>
      <w:r>
        <w:t>”</w:t>
      </w:r>
      <w:r>
        <w:t>。因此，对于病情复杂的患者，要结合导管消融与微创外科的各自优点同时治疗房颤，这样效果会更好。</w:t>
      </w:r>
    </w:p>
    <w:p w14:paraId="54DE71E0" w14:textId="77777777" w:rsidR="006753D1" w:rsidRDefault="002F4AEE">
      <w:pPr>
        <w:pStyle w:val="Para01"/>
        <w:pageBreakBefore/>
        <w:spacing w:before="240" w:after="240"/>
        <w:rPr>
          <w:rFonts w:hint="eastAsia"/>
        </w:rPr>
      </w:pPr>
      <w:bookmarkStart w:id="144" w:name="Top_of_txt069_html"/>
      <w:bookmarkStart w:id="145" w:name="63_Shi_Yao_Shi_Fang_Zhan_Za_Jiao"/>
      <w:r>
        <w:t xml:space="preserve">63 </w:t>
      </w:r>
      <w:r>
        <w:t>什么是房颤杂交手术，如何进行？</w:t>
      </w:r>
      <w:bookmarkEnd w:id="144"/>
      <w:bookmarkEnd w:id="145"/>
    </w:p>
    <w:p w14:paraId="54DE71E1" w14:textId="77777777" w:rsidR="006753D1" w:rsidRDefault="002F4AEE">
      <w:pPr>
        <w:spacing w:before="120" w:after="120"/>
        <w:ind w:firstLine="480"/>
      </w:pPr>
      <w:r>
        <w:t>房颤杂交手术是指应用内科及外科两种技术联合起来治疗房颤。房颤杂交手术充分利用内外科各自的优点，能够进行心内膜、心外膜消融及电生理标测，大大提高了房颤治疗的成功率。</w:t>
      </w:r>
    </w:p>
    <w:p w14:paraId="54DE71E2" w14:textId="77777777" w:rsidR="006753D1" w:rsidRDefault="002F4AEE">
      <w:pPr>
        <w:spacing w:before="120" w:after="120"/>
        <w:ind w:firstLine="480"/>
      </w:pPr>
      <w:r>
        <w:t>房颤的杂交手术分为两类，一类为</w:t>
      </w:r>
      <w:r>
        <w:t>“</w:t>
      </w:r>
      <w:r>
        <w:t>一站式</w:t>
      </w:r>
      <w:r>
        <w:t>”</w:t>
      </w:r>
      <w:r>
        <w:t>杂交手术，另一类为分期杂交手术。</w:t>
      </w:r>
    </w:p>
    <w:p w14:paraId="54DE71E3" w14:textId="77777777" w:rsidR="006753D1" w:rsidRDefault="002F4AEE">
      <w:pPr>
        <w:spacing w:before="120" w:after="120"/>
        <w:ind w:firstLine="480"/>
      </w:pPr>
      <w:r>
        <w:t>1</w:t>
      </w:r>
      <w:r>
        <w:t>）一站式杂交手术</w:t>
      </w:r>
    </w:p>
    <w:p w14:paraId="54DE71E4" w14:textId="77777777" w:rsidR="006753D1" w:rsidRDefault="002F4AEE">
      <w:pPr>
        <w:spacing w:before="120" w:after="120"/>
        <w:ind w:firstLine="480"/>
      </w:pPr>
      <w:r>
        <w:t>对于孤立性房颤患者进行心外膜消融和心内膜导管消融同期手术，在同一手术室进行。先进行外科房颤手术，作好消融线路，切除左心耳，同时消融交感神经节等；然后再进行内科导管消融与电生理标测手术，以提高消融的成功率。</w:t>
      </w:r>
    </w:p>
    <w:p w14:paraId="54DE71E5" w14:textId="77777777" w:rsidR="006753D1" w:rsidRDefault="002F4AEE">
      <w:pPr>
        <w:spacing w:before="120" w:after="120"/>
        <w:ind w:firstLine="480"/>
      </w:pPr>
      <w:r>
        <w:t>2</w:t>
      </w:r>
      <w:r>
        <w:t>）分期杂交手术</w:t>
      </w:r>
    </w:p>
    <w:p w14:paraId="54DE71E6" w14:textId="77777777" w:rsidR="006753D1" w:rsidRDefault="002F4AEE">
      <w:pPr>
        <w:spacing w:before="120" w:after="120"/>
        <w:ind w:firstLine="480"/>
      </w:pPr>
      <w:r>
        <w:t>分期杂交手术是指经外科治疗的房颤患者，术后</w:t>
      </w:r>
      <w:r>
        <w:t>3</w:t>
      </w:r>
      <w:r>
        <w:t>～</w:t>
      </w:r>
      <w:r>
        <w:t>12</w:t>
      </w:r>
      <w:r>
        <w:t>个月房颤复发，再次进行心内导管消融手术。手术时进行电生理标测，寻找房颤复发的原因，以补充外科消融后再通的漏点，消除异位兴奋灶，恢复窦性心律。分期杂交手术因为不在同一时间、同一手术室进行，对患者手术创伤较小，对医院手术室的要求也相对较低。对于部分复杂的房颤患者，如病程超过</w:t>
      </w:r>
      <w:r>
        <w:t>10</w:t>
      </w:r>
      <w:r>
        <w:t>年的长程持续性房颤、既往多次导管治疗复发或失败、左心房明显扩大等患者进行杂交治疗，会有很好的获益。</w:t>
      </w:r>
    </w:p>
    <w:p w14:paraId="54DE71E7" w14:textId="77777777" w:rsidR="006753D1" w:rsidRDefault="002F4AEE">
      <w:pPr>
        <w:pStyle w:val="Para01"/>
        <w:pageBreakBefore/>
        <w:spacing w:before="240" w:after="240"/>
        <w:rPr>
          <w:rFonts w:hint="eastAsia"/>
        </w:rPr>
      </w:pPr>
      <w:bookmarkStart w:id="146" w:name="64_Mei_Shi_Fang_Zhan_Xiao_Rong_Z"/>
      <w:bookmarkStart w:id="147" w:name="Top_of_txt070_html"/>
      <w:r>
        <w:t xml:space="preserve">64 </w:t>
      </w:r>
      <w:r>
        <w:t>梅氏房颤消融术主导的房颤杂交手术是如何完成的？</w:t>
      </w:r>
      <w:bookmarkEnd w:id="146"/>
      <w:bookmarkEnd w:id="147"/>
    </w:p>
    <w:p w14:paraId="54DE71E8" w14:textId="77777777" w:rsidR="006753D1" w:rsidRDefault="002F4AEE">
      <w:pPr>
        <w:spacing w:before="120" w:after="120"/>
        <w:ind w:firstLine="480"/>
      </w:pPr>
      <w:r>
        <w:t>梅氏房颤消融术主导的房颤杂交手术分为一站式杂交手术和分期杂交手术两种方法。</w:t>
      </w:r>
    </w:p>
    <w:p w14:paraId="54DE71E9" w14:textId="77777777" w:rsidR="006753D1" w:rsidRDefault="002F4AEE">
      <w:pPr>
        <w:spacing w:before="120" w:after="120"/>
        <w:ind w:firstLine="480"/>
      </w:pPr>
      <w:r>
        <w:t>1</w:t>
      </w:r>
      <w:r>
        <w:t>）一站式杂交手术方法</w:t>
      </w:r>
    </w:p>
    <w:p w14:paraId="54DE71EA" w14:textId="77777777" w:rsidR="006753D1" w:rsidRDefault="002F4AEE">
      <w:pPr>
        <w:spacing w:before="120" w:after="120"/>
        <w:ind w:firstLine="480"/>
      </w:pPr>
      <w:r>
        <w:t>在杂交手术室进行，先行梅氏微创房颤消融术（左胸径路微创外科房颤消融手术），外科消融结束后，立即行心内导管标测和消融。患者全麻下取右侧卧位，单肺通气，左胸侧后壁作</w:t>
      </w:r>
      <w:r>
        <w:t>3</w:t>
      </w:r>
      <w:r>
        <w:t>个直径</w:t>
      </w:r>
      <w:r>
        <w:t>1</w:t>
      </w:r>
      <w:r>
        <w:t>～</w:t>
      </w:r>
      <w:r>
        <w:t>2</w:t>
      </w:r>
      <w:r>
        <w:t>厘米的孔，在电视胸腔镜辅助下完成梅氏微创房颤消融术。</w:t>
      </w:r>
    </w:p>
    <w:p w14:paraId="54DE71EB" w14:textId="77777777" w:rsidR="006753D1" w:rsidRDefault="002F4AEE">
      <w:pPr>
        <w:spacing w:before="120" w:after="120"/>
        <w:ind w:firstLine="480"/>
      </w:pPr>
      <w:r>
        <w:t>梅氏房颤消融术结束后，使患者恢复平卧位，消毒两侧腹股沟区域，穿刺两侧股静脉，置入冠状静脉窦电极导管和右心室心尖部电极导管。房间隔穿刺成功后，行肺静脉造影，以</w:t>
      </w:r>
      <w:r>
        <w:t>Lasso Nav</w:t>
      </w:r>
      <w:r>
        <w:t>标测导管或</w:t>
      </w:r>
      <w:r>
        <w:t>PentaRay</w:t>
      </w:r>
      <w:r>
        <w:t>标测导管行左心房、肺静脉的三维建模和高密度标测。如果肺静脉或左心房后壁残存传导缝隙，应用</w:t>
      </w:r>
      <w:r>
        <w:t>NaviStar SamrtTouch</w:t>
      </w:r>
      <w:r>
        <w:t>消融导管进行消融，直至肺静脉或左心房后壁双极射频消融钳隔离双侧肺静脉（</w:t>
      </w:r>
      <w:r>
        <w:t>BOX</w:t>
      </w:r>
      <w:r>
        <w:t>）实现电学隔离，随后进行左心房其他部位和右心房的基质改良。最后行左心房前壁线（心外膜消融的对应部位）和右心房三尖瓣峡部线消融，直至实现双向阻滞。</w:t>
      </w:r>
    </w:p>
    <w:p w14:paraId="54DE71EC" w14:textId="77777777" w:rsidR="006753D1" w:rsidRDefault="002F4AEE">
      <w:pPr>
        <w:spacing w:before="120" w:after="120"/>
        <w:ind w:firstLine="480"/>
      </w:pPr>
      <w:r>
        <w:t>2</w:t>
      </w:r>
      <w:r>
        <w:t>）分期杂交手术方法</w:t>
      </w:r>
    </w:p>
    <w:p w14:paraId="54DE71ED" w14:textId="77777777" w:rsidR="006753D1" w:rsidRDefault="002F4AEE">
      <w:pPr>
        <w:spacing w:before="120" w:after="120"/>
        <w:ind w:firstLine="480"/>
      </w:pPr>
      <w:r>
        <w:t>患者第</w:t>
      </w:r>
      <w:r>
        <w:t>1</w:t>
      </w:r>
      <w:r>
        <w:t>次入院时，只做梅氏房颤消融术，术后处理及随访措施同一站式杂交手术。术后随访满</w:t>
      </w:r>
      <w:r>
        <w:t>3</w:t>
      </w:r>
      <w:r>
        <w:t>个月后，如患者房颤复发，根据患者意愿，在术后</w:t>
      </w:r>
      <w:r>
        <w:t>1</w:t>
      </w:r>
      <w:r>
        <w:t>年内再次入院行心内导管标测和消融，完成分期杂交手术。</w:t>
      </w:r>
    </w:p>
    <w:p w14:paraId="54DE71EE" w14:textId="77777777" w:rsidR="006753D1" w:rsidRDefault="002F4AEE">
      <w:pPr>
        <w:spacing w:before="120" w:after="120"/>
        <w:ind w:firstLine="480"/>
      </w:pPr>
      <w:r>
        <w:t>梅氏房颤消融术主导的房颤杂交手术可显著改善复杂房颤患者的预后。</w:t>
      </w:r>
    </w:p>
    <w:p w14:paraId="54DE71EF" w14:textId="77777777" w:rsidR="006753D1" w:rsidRDefault="002F4AEE">
      <w:pPr>
        <w:pStyle w:val="Para01"/>
        <w:pageBreakBefore/>
        <w:spacing w:before="240" w:after="240"/>
        <w:rPr>
          <w:rFonts w:hint="eastAsia"/>
        </w:rPr>
      </w:pPr>
      <w:bookmarkStart w:id="148" w:name="Top_of_txt071_html"/>
      <w:bookmarkStart w:id="149" w:name="65_Fang_Zhan_Za_Jiao_Shou_Zhu_De"/>
      <w:r>
        <w:t xml:space="preserve">65 </w:t>
      </w:r>
      <w:r>
        <w:t>房颤杂交手术的优势是什么？</w:t>
      </w:r>
      <w:bookmarkEnd w:id="148"/>
      <w:bookmarkEnd w:id="149"/>
    </w:p>
    <w:p w14:paraId="54DE71F0" w14:textId="77777777" w:rsidR="006753D1" w:rsidRDefault="002F4AEE">
      <w:pPr>
        <w:spacing w:before="120" w:after="120"/>
        <w:ind w:firstLine="480"/>
      </w:pPr>
      <w:r>
        <w:t>1</w:t>
      </w:r>
      <w:r>
        <w:t>）导管消融术</w:t>
      </w:r>
    </w:p>
    <w:p w14:paraId="54DE71F1" w14:textId="77777777" w:rsidR="006753D1" w:rsidRDefault="002F4AEE">
      <w:pPr>
        <w:spacing w:before="120" w:after="120"/>
        <w:ind w:firstLine="480"/>
      </w:pPr>
      <w:r>
        <w:t>房颤导管消融术就是应用射频导管经股静脉、右心房、房间隔进入心脏左心房，通过磁导航及电生理技术作环肺静脉电隔离消融线，阻断肺静脉内局灶激动向心房传导。同时，还可作一些附加线，如顶部线、前壁线、峡部线等，阻断房颤的折返波。另外，还可根据电生理的标测，寻找复杂碎裂心房电位（</w:t>
      </w:r>
      <w:r>
        <w:t>CFAEs</w:t>
      </w:r>
      <w:r>
        <w:t>）并将其消融。</w:t>
      </w:r>
    </w:p>
    <w:p w14:paraId="54DE71F2" w14:textId="77777777" w:rsidR="006753D1" w:rsidRDefault="002F4AEE">
      <w:pPr>
        <w:spacing w:before="120" w:after="120"/>
        <w:ind w:firstLine="480"/>
      </w:pPr>
      <w:r>
        <w:t>导管消融的缺点是消融线路不是完全连续、透壁的，再通的可能性较大，因而复发可能性高。其优点是可能精细标测二尖瓣峡部消融线、再通点与</w:t>
      </w:r>
      <w:r>
        <w:t>CFAEs</w:t>
      </w:r>
      <w:r>
        <w:t>的位置而定点消融。</w:t>
      </w:r>
    </w:p>
    <w:p w14:paraId="54DE71F3" w14:textId="77777777" w:rsidR="006753D1" w:rsidRDefault="002F4AEE">
      <w:pPr>
        <w:spacing w:before="120" w:after="120"/>
        <w:ind w:firstLine="480"/>
      </w:pPr>
      <w:r>
        <w:t>2</w:t>
      </w:r>
      <w:r>
        <w:t>）微创外科消融</w:t>
      </w:r>
    </w:p>
    <w:p w14:paraId="54DE71F4" w14:textId="77777777" w:rsidR="006753D1" w:rsidRDefault="002F4AEE">
      <w:pPr>
        <w:spacing w:before="120" w:after="120"/>
        <w:ind w:firstLine="480"/>
      </w:pPr>
      <w:r>
        <w:t>消融钳夹住肺静脉前庭在同一位置多次透壁消融，还可作多条辅助消融线，如左心房后壁的</w:t>
      </w:r>
      <w:r>
        <w:t>BOX</w:t>
      </w:r>
      <w:r>
        <w:t>透壁的消融连线，所以消融线路完整、连续、透壁，电隔离和阻断效果好。微创外科术中还可以作一些必要的消融辅助线，损毁自主神经节和</w:t>
      </w:r>
      <w:r>
        <w:t>Marshall</w:t>
      </w:r>
      <w:r>
        <w:t>韧带，也可提高手术成功率。重要的是，微创外科消融手术时可同时切除左心耳，因而解决了绝大多数问题。如果先做外科手术或术后房颤复发了再进行导管杂交手术，那么导管标测就可找到外科辅助线上的再通点或者右心房的</w:t>
      </w:r>
      <w:r>
        <w:t>CFAEs</w:t>
      </w:r>
      <w:r>
        <w:t>，并将其消融，这样房颤治愈的可能性就大大提高了。也就是说，杂交手术的优势是集中了内外科所有的优点，避免了两者的不足，因而极大地提高了复杂房颤患者治疗的成功率。</w:t>
      </w:r>
    </w:p>
    <w:p w14:paraId="54DE71F5" w14:textId="77777777" w:rsidR="006753D1" w:rsidRDefault="002F4AEE">
      <w:pPr>
        <w:pStyle w:val="Para01"/>
        <w:pageBreakBefore/>
        <w:spacing w:before="240" w:after="240"/>
        <w:rPr>
          <w:rFonts w:hint="eastAsia"/>
        </w:rPr>
      </w:pPr>
      <w:bookmarkStart w:id="150" w:name="Top_of_txt072_html"/>
      <w:bookmarkStart w:id="151" w:name="66_Na_Xie_Fang_Zhan_Huan_Zhe_Ke"/>
      <w:r>
        <w:t xml:space="preserve">66 </w:t>
      </w:r>
      <w:r>
        <w:t>哪些房颤患者可以进行杂交手术？</w:t>
      </w:r>
      <w:bookmarkEnd w:id="150"/>
      <w:bookmarkEnd w:id="151"/>
    </w:p>
    <w:p w14:paraId="54DE71F6" w14:textId="77777777" w:rsidR="006753D1" w:rsidRDefault="002F4AEE">
      <w:pPr>
        <w:spacing w:before="120" w:after="120"/>
        <w:ind w:firstLine="480"/>
      </w:pPr>
      <w:r>
        <w:t>房颤杂交手术是指应用内科和外科两种技术联合起来治疗房颤，分为一站式和分期式杂交手术。</w:t>
      </w:r>
    </w:p>
    <w:p w14:paraId="54DE71F7" w14:textId="77777777" w:rsidR="006753D1" w:rsidRDefault="002F4AEE">
      <w:pPr>
        <w:spacing w:before="120" w:after="120"/>
        <w:ind w:firstLine="480"/>
      </w:pPr>
      <w:r>
        <w:t>1</w:t>
      </w:r>
      <w:r>
        <w:t>）一站式杂交手术</w:t>
      </w:r>
    </w:p>
    <w:p w14:paraId="54DE71F8" w14:textId="77777777" w:rsidR="006753D1" w:rsidRDefault="002F4AEE">
      <w:pPr>
        <w:spacing w:before="120" w:after="120"/>
        <w:ind w:firstLine="480"/>
      </w:pPr>
      <w:r>
        <w:t>房颤内外科一站式杂交手术是指对于孤立性房颤患者进行微创心外膜消融与心内膜导管消融同期手术，先进行外科房颤手术，然后再进行内科手术，以提高消融的成功率。</w:t>
      </w:r>
    </w:p>
    <w:p w14:paraId="54DE71F9" w14:textId="77777777" w:rsidR="006753D1" w:rsidRDefault="002F4AEE">
      <w:pPr>
        <w:spacing w:before="120" w:after="120"/>
        <w:ind w:firstLine="480"/>
      </w:pPr>
      <w:r>
        <w:t>（</w:t>
      </w:r>
      <w:r>
        <w:t>1</w:t>
      </w:r>
      <w:r>
        <w:t>）适应证：</w:t>
      </w:r>
      <w:r>
        <w:t>①</w:t>
      </w:r>
      <w:r>
        <w:t>药物治疗无效的房颤，类型不限，包括阵发性、持续性和长程持续性，尤其是希望通过一次手术获得较高成功率的患者；</w:t>
      </w:r>
      <w:r>
        <w:t>②</w:t>
      </w:r>
      <w:r>
        <w:t>导管介入消融治疗失败的房颤者；</w:t>
      </w:r>
      <w:r>
        <w:t>③</w:t>
      </w:r>
      <w:r>
        <w:t>左心房内径＞</w:t>
      </w:r>
      <w:r>
        <w:t>45</w:t>
      </w:r>
      <w:r>
        <w:t>毫米，或持续性房颤时间超过</w:t>
      </w:r>
      <w:r>
        <w:t>3</w:t>
      </w:r>
      <w:r>
        <w:t>年的患者；</w:t>
      </w:r>
      <w:r>
        <w:t>④</w:t>
      </w:r>
      <w:r>
        <w:t>有缺血性脑卒中病史，脑卒中原因确诊或高度怀疑是心源性的；</w:t>
      </w:r>
      <w:r>
        <w:t>⑤</w:t>
      </w:r>
      <w:r>
        <w:t>虽无脑卒中史，却是缺血性脑卒中的高危患者（</w:t>
      </w:r>
      <w:r>
        <w:t>CHA</w:t>
      </w:r>
      <w:r>
        <w:rPr>
          <w:rStyle w:val="0Text"/>
        </w:rPr>
        <w:t>2</w:t>
      </w:r>
      <w:r>
        <w:t>DS</w:t>
      </w:r>
      <w:r>
        <w:rPr>
          <w:rStyle w:val="0Text"/>
        </w:rPr>
        <w:t>2</w:t>
      </w:r>
      <w:r>
        <w:t>—VASc≥3</w:t>
      </w:r>
      <w:r>
        <w:t>分）；</w:t>
      </w:r>
      <w:r>
        <w:t>⑥</w:t>
      </w:r>
      <w:r>
        <w:t>无法长期抗凝治疗或出血的高危患者（</w:t>
      </w:r>
      <w:r>
        <w:t>HAS—BLED≥3</w:t>
      </w:r>
      <w:r>
        <w:t>分）；</w:t>
      </w:r>
      <w:r>
        <w:t>⑦</w:t>
      </w:r>
      <w:r>
        <w:t>左心耳无血栓，或左心耳血栓明确局限于左心耳尖端的患者。</w:t>
      </w:r>
    </w:p>
    <w:p w14:paraId="54DE71FA" w14:textId="77777777" w:rsidR="006753D1" w:rsidRDefault="002F4AEE">
      <w:pPr>
        <w:spacing w:before="120" w:after="120"/>
        <w:ind w:firstLine="480"/>
      </w:pPr>
      <w:r>
        <w:t>（</w:t>
      </w:r>
      <w:r>
        <w:t>2</w:t>
      </w:r>
      <w:r>
        <w:t>）禁忌证：</w:t>
      </w:r>
      <w:r>
        <w:t>①</w:t>
      </w:r>
      <w:r>
        <w:t>一般情况不能耐受手术或恶性肿瘤预期寿命有限的患者；</w:t>
      </w:r>
      <w:r>
        <w:t>②</w:t>
      </w:r>
      <w:r>
        <w:t>有心脏或左胸手术病史，或左胸有重大外伤史；</w:t>
      </w:r>
      <w:r>
        <w:t>③</w:t>
      </w:r>
      <w:r>
        <w:t>严重心功能不全，射血分数＜</w:t>
      </w:r>
      <w:r>
        <w:t>30%</w:t>
      </w:r>
      <w:r>
        <w:t>且规范药物治疗不能有效改善，或肺功能较差、无法耐受单肺通气的患者；</w:t>
      </w:r>
      <w:r>
        <w:t>④</w:t>
      </w:r>
      <w:r>
        <w:t>合并需要手术治疗的冠心病、瓣膜病或结构性心脏病的患者；</w:t>
      </w:r>
      <w:r>
        <w:t>⑤</w:t>
      </w:r>
      <w:r>
        <w:t>左心房内径＞</w:t>
      </w:r>
      <w:r>
        <w:t>70</w:t>
      </w:r>
      <w:r>
        <w:t>毫米、左心房内有血栓、左心耳血栓较大或位于左心耳开口附近的患者。</w:t>
      </w:r>
    </w:p>
    <w:p w14:paraId="54DE71FB" w14:textId="77777777" w:rsidR="006753D1" w:rsidRDefault="002F4AEE">
      <w:pPr>
        <w:spacing w:before="120" w:after="120"/>
        <w:ind w:firstLine="480"/>
      </w:pPr>
      <w:r>
        <w:t>2</w:t>
      </w:r>
      <w:r>
        <w:t>）分期杂交手术</w:t>
      </w:r>
    </w:p>
    <w:p w14:paraId="54DE71FC" w14:textId="77777777" w:rsidR="006753D1" w:rsidRDefault="002F4AEE">
      <w:pPr>
        <w:spacing w:before="120" w:after="120"/>
        <w:ind w:firstLine="480"/>
      </w:pPr>
      <w:r>
        <w:t>分期杂交手术是指经外科治疗的房颤患者，术后</w:t>
      </w:r>
      <w:r>
        <w:t>3</w:t>
      </w:r>
      <w:r>
        <w:t>～</w:t>
      </w:r>
      <w:r>
        <w:t>12</w:t>
      </w:r>
      <w:r>
        <w:t>个月内房颤复发，再次进行心内导管消融。其适应证与一站式杂交手术相当，只是相对更宽松，因为不是同时手术，创伤小、禁忌证少，只要左心耳没有血栓就可以。</w:t>
      </w:r>
    </w:p>
    <w:p w14:paraId="54DE71FD" w14:textId="77777777" w:rsidR="006753D1" w:rsidRDefault="002F4AEE">
      <w:pPr>
        <w:pStyle w:val="Para01"/>
        <w:pageBreakBefore/>
        <w:spacing w:before="240" w:after="240"/>
        <w:rPr>
          <w:rFonts w:hint="eastAsia"/>
        </w:rPr>
      </w:pPr>
      <w:bookmarkStart w:id="152" w:name="Top_of_txt073_html"/>
      <w:bookmarkStart w:id="153" w:name="67_Fang_Zhan_Za_Jiao_Shou_Zhu_Ho"/>
      <w:r>
        <w:t xml:space="preserve">67 </w:t>
      </w:r>
      <w:r>
        <w:t>房颤杂交手术后的注意事项是什么？</w:t>
      </w:r>
      <w:bookmarkEnd w:id="152"/>
      <w:bookmarkEnd w:id="153"/>
    </w:p>
    <w:p w14:paraId="54DE71FE" w14:textId="77777777" w:rsidR="006753D1" w:rsidRDefault="002F4AEE">
      <w:pPr>
        <w:spacing w:before="120" w:after="120"/>
        <w:ind w:firstLine="480"/>
      </w:pPr>
      <w:r>
        <w:t>房颤患者行杂交手术后，不同阶段应注意以下事项。</w:t>
      </w:r>
    </w:p>
    <w:p w14:paraId="54DE71FF" w14:textId="77777777" w:rsidR="006753D1" w:rsidRDefault="002F4AEE">
      <w:pPr>
        <w:spacing w:before="120" w:after="120"/>
        <w:ind w:firstLine="480"/>
      </w:pPr>
      <w:r>
        <w:t>1</w:t>
      </w:r>
      <w:r>
        <w:t>）术后</w:t>
      </w:r>
    </w:p>
    <w:p w14:paraId="54DE7200" w14:textId="77777777" w:rsidR="006753D1" w:rsidRDefault="002F4AEE">
      <w:pPr>
        <w:spacing w:before="120" w:after="120"/>
        <w:ind w:firstLine="480"/>
      </w:pPr>
      <w:r>
        <w:t>房颤杂交手术后应立刻监护各种生命体征，保持血压、心室率、呼吸频率在正常范围。先静脉应用胺碘酮每小时</w:t>
      </w:r>
      <w:r>
        <w:t>30</w:t>
      </w:r>
      <w:r>
        <w:t>～</w:t>
      </w:r>
      <w:r>
        <w:t>60</w:t>
      </w:r>
      <w:r>
        <w:t>毫克维持，术后第</w:t>
      </w:r>
      <w:r>
        <w:t>1</w:t>
      </w:r>
      <w:r>
        <w:t>天起每日口服胺碘酮</w:t>
      </w:r>
      <w:r>
        <w:t>200</w:t>
      </w:r>
      <w:r>
        <w:t>毫克至术后</w:t>
      </w:r>
      <w:r>
        <w:t>3</w:t>
      </w:r>
      <w:r>
        <w:t>个月。胺碘酮禁忌患者改用倍他乐克，如心动过缓则停用相关药物，用临时起搏器起搏。如有房颤复发可电复律。</w:t>
      </w:r>
    </w:p>
    <w:p w14:paraId="54DE7201" w14:textId="77777777" w:rsidR="006753D1" w:rsidRDefault="002F4AEE">
      <w:pPr>
        <w:spacing w:before="120" w:after="120"/>
        <w:ind w:firstLine="480"/>
      </w:pPr>
      <w:r>
        <w:t>2</w:t>
      </w:r>
      <w:r>
        <w:t>）术后早期</w:t>
      </w:r>
    </w:p>
    <w:p w14:paraId="54DE7202" w14:textId="77777777" w:rsidR="006753D1" w:rsidRDefault="002F4AEE">
      <w:pPr>
        <w:spacing w:before="120" w:after="120"/>
        <w:ind w:firstLine="480"/>
      </w:pPr>
      <w:r>
        <w:t>注意预防术后感染，应用相关的抗生素，并监测血常规。注意胸部体疗，保持引流通畅。拔除引流管后复查心脏彩超和胸部</w:t>
      </w:r>
      <w:r>
        <w:t>X</w:t>
      </w:r>
      <w:r>
        <w:t>线片。</w:t>
      </w:r>
    </w:p>
    <w:p w14:paraId="54DE7203" w14:textId="77777777" w:rsidR="006753D1" w:rsidRDefault="002F4AEE">
      <w:pPr>
        <w:spacing w:before="120" w:after="120"/>
        <w:ind w:firstLine="480"/>
      </w:pPr>
      <w:r>
        <w:t>3</w:t>
      </w:r>
      <w:r>
        <w:t>）术后抗凝</w:t>
      </w:r>
    </w:p>
    <w:p w14:paraId="54DE7204" w14:textId="77777777" w:rsidR="006753D1" w:rsidRDefault="002F4AEE">
      <w:pPr>
        <w:spacing w:before="120" w:after="120"/>
        <w:ind w:firstLine="480"/>
      </w:pPr>
      <w:r>
        <w:t>注意观察各穿刺点、胸管引流量和颜色。如引流，多用鱼精蛋白中和，必要时给予止血药物。引流量无特殊，术后第</w:t>
      </w:r>
      <w:r>
        <w:t>2</w:t>
      </w:r>
      <w:r>
        <w:t>天开始抗凝，华法林（</w:t>
      </w:r>
      <w:r>
        <w:t>INR 2.0</w:t>
      </w:r>
      <w:r>
        <w:t>～</w:t>
      </w:r>
      <w:r>
        <w:t>3.0</w:t>
      </w:r>
      <w:r>
        <w:t>）或新型口服抗凝药至术后</w:t>
      </w:r>
      <w:r>
        <w:t>3</w:t>
      </w:r>
      <w:r>
        <w:t>个月。由于左心耳已切除，因此不要求患者术后长期抗凝，一般抗凝</w:t>
      </w:r>
      <w:r>
        <w:t>3</w:t>
      </w:r>
      <w:r>
        <w:t>个月就可以了。</w:t>
      </w:r>
    </w:p>
    <w:p w14:paraId="54DE7205" w14:textId="77777777" w:rsidR="006753D1" w:rsidRDefault="002F4AEE">
      <w:pPr>
        <w:pStyle w:val="Para01"/>
        <w:pageBreakBefore/>
        <w:spacing w:before="240" w:after="240"/>
        <w:rPr>
          <w:rFonts w:hint="eastAsia"/>
        </w:rPr>
      </w:pPr>
      <w:bookmarkStart w:id="154" w:name="68_Zuo_Xin_Er_You_Shi_Yao_Zuo_Yo"/>
      <w:bookmarkStart w:id="155" w:name="Top_of_txt074_html"/>
      <w:r>
        <w:t xml:space="preserve">68 </w:t>
      </w:r>
      <w:r>
        <w:t>左心耳有什么作用？</w:t>
      </w:r>
      <w:bookmarkEnd w:id="154"/>
      <w:bookmarkEnd w:id="155"/>
    </w:p>
    <w:p w14:paraId="54DE7206" w14:textId="77777777" w:rsidR="006753D1" w:rsidRDefault="002F4AEE">
      <w:pPr>
        <w:spacing w:before="120" w:after="120"/>
        <w:ind w:firstLine="480"/>
      </w:pPr>
      <w:r>
        <w:t>左心耳不仅具有独立于左心房体部的功能，而且对缓解左心房压力，保证左心室充盈起重要作用。</w:t>
      </w:r>
    </w:p>
    <w:p w14:paraId="54DE7207" w14:textId="77777777" w:rsidR="006753D1" w:rsidRDefault="002F4AEE">
      <w:pPr>
        <w:spacing w:before="120" w:after="120"/>
        <w:ind w:firstLine="480"/>
      </w:pPr>
      <w:r>
        <w:t>正常的左心耳具有以下几个主要的作用：</w:t>
      </w:r>
    </w:p>
    <w:p w14:paraId="54DE7208" w14:textId="77777777" w:rsidR="006753D1" w:rsidRDefault="002F4AEE">
      <w:pPr>
        <w:spacing w:before="120" w:after="120"/>
        <w:ind w:firstLine="480"/>
      </w:pPr>
      <w:r>
        <w:t>（</w:t>
      </w:r>
      <w:r>
        <w:t>1</w:t>
      </w:r>
      <w:r>
        <w:t>）左心耳的肌肉组织很多，收缩力较好，比左心房（左心耳实际上是左心房的一部分）其他地方收缩有力。心房的血流向心室的时候，心房不收缩也可以流动。但如果心房收缩，则血流得更多、更快。心房收缩大约起到心排量</w:t>
      </w:r>
      <w:r>
        <w:t>1/3</w:t>
      </w:r>
      <w:r>
        <w:t>的作用。血液自然流动与在自然流动的基础上挤压的效果当然不一样，应尽量让心房里的血液全都流到心室。如果血液在心房里留一半，不能吐故纳新，就不能起到有效循环的作用，还会致病。</w:t>
      </w:r>
    </w:p>
    <w:p w14:paraId="54DE7209" w14:textId="77777777" w:rsidR="006753D1" w:rsidRDefault="002F4AEE">
      <w:pPr>
        <w:spacing w:before="120" w:after="120"/>
        <w:ind w:firstLine="480"/>
      </w:pPr>
      <w:r>
        <w:t>（</w:t>
      </w:r>
      <w:r>
        <w:t>2</w:t>
      </w:r>
      <w:r>
        <w:t>）左心耳的电传导通路很发达，参与调节心脏节律。</w:t>
      </w:r>
    </w:p>
    <w:p w14:paraId="54DE720A" w14:textId="77777777" w:rsidR="006753D1" w:rsidRDefault="002F4AEE">
      <w:pPr>
        <w:spacing w:before="120" w:after="120"/>
        <w:ind w:firstLine="480"/>
      </w:pPr>
      <w:r>
        <w:t>（</w:t>
      </w:r>
      <w:r>
        <w:t>3</w:t>
      </w:r>
      <w:r>
        <w:t>）调节左心房压力的作用：当心脏容量负荷增加时，左心耳容量的增加明显大于左心房容量的增加，即顺应性较大；当心房收缩时，这种较高的顺应性有助于心室充盈。</w:t>
      </w:r>
    </w:p>
    <w:p w14:paraId="54DE720B" w14:textId="77777777" w:rsidR="006753D1" w:rsidRDefault="002F4AEE">
      <w:pPr>
        <w:spacing w:before="120" w:after="120"/>
        <w:ind w:firstLine="480"/>
      </w:pPr>
      <w:r>
        <w:t>（</w:t>
      </w:r>
      <w:r>
        <w:t>4</w:t>
      </w:r>
      <w:r>
        <w:t>）左心耳是分泌心房钠尿肽（又称心房利尿肽）的主要部位之一。心房利尿肽对人体非常有用，具有扩张血管、排钠以及利尿的作用。</w:t>
      </w:r>
    </w:p>
    <w:p w14:paraId="54DE720C" w14:textId="77777777" w:rsidR="006753D1" w:rsidRDefault="002F4AEE">
      <w:pPr>
        <w:pStyle w:val="Para01"/>
        <w:pageBreakBefore/>
        <w:spacing w:before="240" w:after="240"/>
        <w:rPr>
          <w:rFonts w:hint="eastAsia"/>
        </w:rPr>
      </w:pPr>
      <w:bookmarkStart w:id="156" w:name="Top_of_txt075_html"/>
      <w:bookmarkStart w:id="157" w:name="69_Zuo_Xin_Er_Zai_Fang_Zhan_Zhon"/>
      <w:r>
        <w:t xml:space="preserve">69 </w:t>
      </w:r>
      <w:r>
        <w:t>左心耳在房颤中有什么不好的作用吗？</w:t>
      </w:r>
      <w:bookmarkEnd w:id="156"/>
      <w:bookmarkEnd w:id="157"/>
    </w:p>
    <w:p w14:paraId="54DE720D" w14:textId="77777777" w:rsidR="006753D1" w:rsidRDefault="002F4AEE">
      <w:pPr>
        <w:spacing w:before="120" w:after="120"/>
        <w:ind w:firstLine="480"/>
      </w:pPr>
      <w:r>
        <w:t>左心耳是左心房上面一个不规则形状的结构，心耳壁由梳状肌形成小梁，小梁间有缝隙。左心耳位于左上肺静脉和二尖瓣瓣环之间，冠状动脉回旋支靠近左心耳开口基底部。左心耳独特的钩状结构以及内膜面丰富的肌小梁易于在血流淤滞时形成血栓；房颤患者心腔内径增大和左心耳心内膜纤维化等都是血栓形成的诱发因素。</w:t>
      </w:r>
    </w:p>
    <w:p w14:paraId="54DE720E" w14:textId="77777777" w:rsidR="006753D1" w:rsidRDefault="002F4AEE">
      <w:pPr>
        <w:spacing w:before="120" w:after="120"/>
        <w:ind w:firstLine="480"/>
      </w:pPr>
      <w:r>
        <w:t>非瓣膜病房颤患者左心房血栓</w:t>
      </w:r>
      <w:r>
        <w:t>90%</w:t>
      </w:r>
      <w:r>
        <w:t>以上存在于左心耳，左心耳中血栓形成使脑卒中发生率增加</w:t>
      </w:r>
      <w:r>
        <w:t>3</w:t>
      </w:r>
      <w:r>
        <w:t>～</w:t>
      </w:r>
      <w:r>
        <w:t>5</w:t>
      </w:r>
      <w:r>
        <w:t>倍。即使恢复窦性心律后，左心耳收缩顿抑，仍有可能再形成血栓。因此，在手术过程中，切除左心耳对于房颤患者十分必要。</w:t>
      </w:r>
    </w:p>
    <w:p w14:paraId="54DE720F" w14:textId="77777777" w:rsidR="006753D1" w:rsidRDefault="002F4AEE">
      <w:pPr>
        <w:spacing w:before="120" w:after="120"/>
        <w:ind w:firstLine="480"/>
      </w:pPr>
      <w:r>
        <w:t>此外，部分患者房颤始动因素来源于左心耳，切除左心耳也可以起到治疗房颤的作用。</w:t>
      </w:r>
    </w:p>
    <w:p w14:paraId="54DE7210" w14:textId="77777777" w:rsidR="006753D1" w:rsidRDefault="002F4AEE">
      <w:pPr>
        <w:pStyle w:val="Para01"/>
        <w:pageBreakBefore/>
        <w:spacing w:before="240" w:after="240"/>
        <w:rPr>
          <w:rFonts w:hint="eastAsia"/>
        </w:rPr>
      </w:pPr>
      <w:bookmarkStart w:id="158" w:name="70_Fang_Zhan_Wei_Chuang_Wai_Ke_S"/>
      <w:bookmarkStart w:id="159" w:name="Top_of_txt076_html"/>
      <w:r>
        <w:t xml:space="preserve">70 </w:t>
      </w:r>
      <w:r>
        <w:t>房颤微创外科手术时要切除左心耳吗？</w:t>
      </w:r>
      <w:bookmarkEnd w:id="158"/>
      <w:bookmarkEnd w:id="159"/>
    </w:p>
    <w:p w14:paraId="54DE7211" w14:textId="77777777" w:rsidR="006753D1" w:rsidRDefault="002F4AEE">
      <w:pPr>
        <w:spacing w:before="120" w:after="120"/>
        <w:ind w:firstLine="480"/>
      </w:pPr>
      <w:r>
        <w:t>左心耳具有独立于左心房体部的功能，对缓解左心房压力、保证左心室充盈以及内分泌等具有重要作用。但房颤发生时，左心耳可能出现几个变化：</w:t>
      </w:r>
    </w:p>
    <w:p w14:paraId="54DE7212" w14:textId="77777777" w:rsidR="006753D1" w:rsidRDefault="002F4AEE">
      <w:pPr>
        <w:spacing w:before="120" w:after="120"/>
        <w:ind w:firstLine="480"/>
      </w:pPr>
      <w:r>
        <w:t>（</w:t>
      </w:r>
      <w:r>
        <w:t>1</w:t>
      </w:r>
      <w:r>
        <w:t>）随着心房扩大，左心耳容积逐渐增大，血栓栓塞的风险也越高。</w:t>
      </w:r>
    </w:p>
    <w:p w14:paraId="54DE7213" w14:textId="77777777" w:rsidR="006753D1" w:rsidRDefault="002F4AEE">
      <w:pPr>
        <w:spacing w:before="120" w:after="120"/>
        <w:ind w:firstLine="480"/>
      </w:pPr>
      <w:r>
        <w:t>（</w:t>
      </w:r>
      <w:r>
        <w:t>2</w:t>
      </w:r>
      <w:r>
        <w:t>）房颤时，左心耳入口明显增宽，血液在左心耳淤积，进而形成血栓的病理基础。</w:t>
      </w:r>
    </w:p>
    <w:p w14:paraId="54DE7214" w14:textId="77777777" w:rsidR="006753D1" w:rsidRDefault="002F4AEE">
      <w:pPr>
        <w:spacing w:before="120" w:after="120"/>
        <w:ind w:firstLine="480"/>
      </w:pPr>
      <w:r>
        <w:t>（</w:t>
      </w:r>
      <w:r>
        <w:t>3</w:t>
      </w:r>
      <w:r>
        <w:t>）左心耳自身的形态特点及其内的肌小梁凹凸不平，易使血流产生漩涡和流速减慢，也是促使血栓形成的条件。</w:t>
      </w:r>
    </w:p>
    <w:p w14:paraId="54DE7215" w14:textId="77777777" w:rsidR="006753D1" w:rsidRDefault="002F4AEE">
      <w:pPr>
        <w:spacing w:before="120" w:after="120"/>
        <w:ind w:firstLine="480"/>
      </w:pPr>
      <w:r>
        <w:t>因此，对于房颤的治疗，如果不处理左心耳一定是不完整的，这也就是房颤治疗必须考虑左心耳的原因。房颤微创外科手术时可以非常容易地切除左心耳。</w:t>
      </w:r>
    </w:p>
    <w:p w14:paraId="54DE7216" w14:textId="77777777" w:rsidR="006753D1" w:rsidRDefault="002F4AEE">
      <w:pPr>
        <w:pStyle w:val="Para01"/>
        <w:pageBreakBefore/>
        <w:spacing w:before="240" w:after="240"/>
        <w:rPr>
          <w:rFonts w:hint="eastAsia"/>
        </w:rPr>
      </w:pPr>
      <w:bookmarkStart w:id="160" w:name="Top_of_txt077_html"/>
      <w:bookmarkStart w:id="161" w:name="71_Gan_Yu_Le_Zuo_Xin_Er_Shi_Bu_S"/>
      <w:r>
        <w:t xml:space="preserve">71 </w:t>
      </w:r>
      <w:r>
        <w:t>干预了左心耳是不是等于治好了房颤？</w:t>
      </w:r>
      <w:bookmarkEnd w:id="160"/>
      <w:bookmarkEnd w:id="161"/>
    </w:p>
    <w:p w14:paraId="54DE7217" w14:textId="77777777" w:rsidR="006753D1" w:rsidRDefault="002F4AEE">
      <w:pPr>
        <w:spacing w:before="120" w:after="120"/>
        <w:ind w:firstLine="480"/>
      </w:pPr>
      <w:r>
        <w:t>前面的几个题目都在讲解左心耳的问题，从中可以看出，正常的左心耳是具有一定功能的，但当房颤发作时，左心耳反而成为危害，并且是房颤脑卒中的元凶，因此不得不在房颤治疗的同时去干预左心耳。</w:t>
      </w:r>
    </w:p>
    <w:p w14:paraId="54DE7218" w14:textId="77777777" w:rsidR="006753D1" w:rsidRDefault="002F4AEE">
      <w:pPr>
        <w:spacing w:before="120" w:after="120"/>
        <w:ind w:firstLine="480"/>
      </w:pPr>
      <w:r>
        <w:t>但有人要问，干预了左心耳是不是就等于治好了房颤？其实不然，房颤的治疗还是希望尽量恢复窦性心律、控制心室率及预防栓塞。因此，左心耳的干预只是其中的一部分。</w:t>
      </w:r>
    </w:p>
    <w:p w14:paraId="54DE7219" w14:textId="77777777" w:rsidR="006753D1" w:rsidRDefault="002F4AEE">
      <w:pPr>
        <w:spacing w:before="120" w:after="120"/>
        <w:ind w:firstLine="480"/>
      </w:pPr>
      <w:r>
        <w:t>部分患者接受了内科导管消融治疗后房颤反复发作，便会被划归到永久性房颤的群体。有医生便会想到去做单纯的左心耳封堵。但是不要忘记，对于房颤的治疗还有微创外科手术这一利器，并且在手术的同时可以干预左心耳，何乐而不为呢？</w:t>
      </w:r>
    </w:p>
    <w:p w14:paraId="54DE721A" w14:textId="77777777" w:rsidR="006753D1" w:rsidRDefault="002F4AEE">
      <w:pPr>
        <w:pStyle w:val="Para01"/>
        <w:pageBreakBefore/>
        <w:spacing w:before="240" w:after="240"/>
        <w:rPr>
          <w:rFonts w:hint="eastAsia"/>
        </w:rPr>
      </w:pPr>
      <w:bookmarkStart w:id="162" w:name="Top_of_txt078_html"/>
      <w:bookmarkStart w:id="163" w:name="72_Fang_Zhan_Xiao_Rong_Zhu_Zhong"/>
      <w:r>
        <w:t xml:space="preserve">72 </w:t>
      </w:r>
      <w:r>
        <w:t>房颤消融术中处理左心耳的方式有哪些？</w:t>
      </w:r>
      <w:bookmarkEnd w:id="162"/>
      <w:bookmarkEnd w:id="163"/>
    </w:p>
    <w:p w14:paraId="54DE721B" w14:textId="77777777" w:rsidR="006753D1" w:rsidRDefault="002F4AEE">
      <w:pPr>
        <w:spacing w:before="120" w:after="120"/>
        <w:ind w:firstLine="480"/>
      </w:pPr>
      <w:r>
        <w:t>房颤消融术中处理左心耳的方式总体可分为两大类。第一类为直接操作方法，即切除后缝合或缝合结扎；第二类为器械辅助。</w:t>
      </w:r>
    </w:p>
    <w:p w14:paraId="54DE721C" w14:textId="77777777" w:rsidR="006753D1" w:rsidRDefault="002F4AEE">
      <w:pPr>
        <w:spacing w:before="120" w:after="120"/>
        <w:ind w:firstLine="480"/>
      </w:pPr>
      <w:r>
        <w:t>1</w:t>
      </w:r>
      <w:r>
        <w:t>）常用的直接操作方法</w:t>
      </w:r>
    </w:p>
    <w:p w14:paraId="54DE721D" w14:textId="77777777" w:rsidR="006753D1" w:rsidRDefault="002F4AEE">
      <w:pPr>
        <w:spacing w:before="120" w:after="120"/>
        <w:ind w:firstLine="480"/>
      </w:pPr>
      <w:r>
        <w:t>（</w:t>
      </w:r>
      <w:r>
        <w:t>1</w:t>
      </w:r>
      <w:r>
        <w:t>）左心耳切除法：手术切除大部分左心耳，连续缝合切口。此种方法成功率为</w:t>
      </w:r>
      <w:r>
        <w:t>43%</w:t>
      </w:r>
      <w:r>
        <w:t>～</w:t>
      </w:r>
      <w:r>
        <w:t>73%</w:t>
      </w:r>
      <w:r>
        <w:t>，但存在手术残根的风险，不能应用于非体外循环手术和微创手术，还存在多种并发症，如术后出血量增多、血流动力学恶化、心房钠尿肽分泌减少造成水钠潴留等。</w:t>
      </w:r>
    </w:p>
    <w:p w14:paraId="54DE721E" w14:textId="77777777" w:rsidR="006753D1" w:rsidRDefault="002F4AEE">
      <w:pPr>
        <w:spacing w:before="120" w:after="120"/>
        <w:ind w:firstLine="480"/>
      </w:pPr>
      <w:r>
        <w:t>（</w:t>
      </w:r>
      <w:r>
        <w:t>2</w:t>
      </w:r>
      <w:r>
        <w:t>）左心耳缝合结扎法：用丝线直接缝合结扎左心耳，包括心外膜缝扎和心内膜缝扎。</w:t>
      </w:r>
    </w:p>
    <w:p w14:paraId="54DE721F" w14:textId="77777777" w:rsidR="006753D1" w:rsidRDefault="002F4AEE">
      <w:pPr>
        <w:spacing w:before="120" w:after="120"/>
        <w:ind w:firstLine="480"/>
      </w:pPr>
      <w:r>
        <w:t>（</w:t>
      </w:r>
      <w:r>
        <w:t>3</w:t>
      </w:r>
      <w:r>
        <w:t>）荷包缝合法：沿左心耳基底部荷包缝合</w:t>
      </w:r>
      <w:r>
        <w:t>1</w:t>
      </w:r>
      <w:r>
        <w:t>周，最后加</w:t>
      </w:r>
      <w:r>
        <w:t>1</w:t>
      </w:r>
      <w:r>
        <w:t>层连续缝合。</w:t>
      </w:r>
    </w:p>
    <w:p w14:paraId="54DE7220" w14:textId="77777777" w:rsidR="006753D1" w:rsidRDefault="002F4AEE">
      <w:pPr>
        <w:spacing w:before="120" w:after="120"/>
        <w:ind w:firstLine="480"/>
      </w:pPr>
      <w:r>
        <w:t>（</w:t>
      </w:r>
      <w:r>
        <w:t>4</w:t>
      </w:r>
      <w:r>
        <w:t>）左心耳分段结扎：用</w:t>
      </w:r>
      <w:r>
        <w:t>2</w:t>
      </w:r>
      <w:r>
        <w:t>根丝线从心外膜在左心耳根部结扎，或者每隔</w:t>
      </w:r>
      <w:r>
        <w:t>5</w:t>
      </w:r>
      <w:r>
        <w:t>毫米依次打结结扎左心耳。不同类型的缝合结扎方法在</w:t>
      </w:r>
      <w:r>
        <w:t>36%</w:t>
      </w:r>
      <w:r>
        <w:t>～</w:t>
      </w:r>
      <w:r>
        <w:t>60%</w:t>
      </w:r>
      <w:r>
        <w:t>的患者中未能实现完全的封闭左心耳，因而术后仍存在左心耳内形成血栓，继而导致脑卒中风险。此外，还可能造成左心耳撕裂或结扎线撕脱的风险。</w:t>
      </w:r>
    </w:p>
    <w:p w14:paraId="54DE7221" w14:textId="77777777" w:rsidR="006753D1" w:rsidRDefault="002F4AEE">
      <w:pPr>
        <w:spacing w:before="120" w:after="120"/>
        <w:ind w:firstLine="480"/>
      </w:pPr>
      <w:r>
        <w:t>2</w:t>
      </w:r>
      <w:r>
        <w:t>）常用的辅助器械及其植入方法</w:t>
      </w:r>
    </w:p>
    <w:p w14:paraId="54DE7222" w14:textId="77777777" w:rsidR="006753D1" w:rsidRDefault="002F4AEE">
      <w:pPr>
        <w:spacing w:before="120" w:after="120"/>
        <w:ind w:firstLine="480"/>
      </w:pPr>
      <w:r>
        <w:t>（</w:t>
      </w:r>
      <w:r>
        <w:t>1</w:t>
      </w:r>
      <w:r>
        <w:t>）切割闭合器切除左心耳：该装置应用切除左心耳的吻合器，充分暴露左心耳，张开钉夹口后将该装置平行置于左心耳基底部以便彻底切除左心耳，移动至合适位置后，夹住并切割、闭合心耳。钉合后检查钉合线及其上下方区域确定是否有破损，如有破损予以缝合。</w:t>
      </w:r>
    </w:p>
    <w:p w14:paraId="54DE7223" w14:textId="77777777" w:rsidR="006753D1" w:rsidRDefault="002F4AEE">
      <w:pPr>
        <w:spacing w:before="120" w:after="120"/>
        <w:ind w:firstLine="480"/>
      </w:pPr>
      <w:r>
        <w:t>（</w:t>
      </w:r>
      <w:r>
        <w:t>2</w:t>
      </w:r>
      <w:r>
        <w:t>）</w:t>
      </w:r>
      <w:r>
        <w:t>AtriClip</w:t>
      </w:r>
      <w:r>
        <w:t>：</w:t>
      </w:r>
      <w:r>
        <w:t>2009</w:t>
      </w:r>
      <w:r>
        <w:t>年已得到美国食品药品监督管理局的批准应用。该装置由</w:t>
      </w:r>
      <w:r>
        <w:t>2</w:t>
      </w:r>
      <w:r>
        <w:t>根包含镍钛诺铰链的钛棒组成，外面覆盖有编织聚酯衬里，包含</w:t>
      </w:r>
      <w:r>
        <w:t>35</w:t>
      </w:r>
      <w:r>
        <w:t>～</w:t>
      </w:r>
      <w:r>
        <w:t>55</w:t>
      </w:r>
      <w:r>
        <w:t>毫米</w:t>
      </w:r>
      <w:r>
        <w:t>4</w:t>
      </w:r>
      <w:r>
        <w:t>种型号。将镍钛诺铰链放置在左心耳基底部最佳位置后，可以提供恒定的咬合力促使左心耳关闭。该种装置夹闭左心耳同时可使左心耳实现完全电隔离，从而在一定程度上帮助房颤患者恢复窦性心律。</w:t>
      </w:r>
    </w:p>
    <w:p w14:paraId="54DE7224" w14:textId="77777777" w:rsidR="006753D1" w:rsidRDefault="002F4AEE">
      <w:pPr>
        <w:spacing w:before="120" w:after="120"/>
        <w:ind w:firstLine="480"/>
      </w:pPr>
      <w:r>
        <w:t>（</w:t>
      </w:r>
      <w:r>
        <w:t>3</w:t>
      </w:r>
      <w:r>
        <w:t>）</w:t>
      </w:r>
      <w:r>
        <w:t>Endoloop</w:t>
      </w:r>
      <w:r>
        <w:t>：包含</w:t>
      </w:r>
      <w:r>
        <w:t>2</w:t>
      </w:r>
      <w:r>
        <w:t>个圈套器。胸腔镜下在平行于膈神经的位置剪开心包，用无损伤钳夹住左心耳尖端。首先将</w:t>
      </w:r>
      <w:r>
        <w:t>1</w:t>
      </w:r>
      <w:r>
        <w:t>个圈套器放置并固定在左心耳尖端，另</w:t>
      </w:r>
      <w:r>
        <w:t>1</w:t>
      </w:r>
      <w:r>
        <w:t>个圈套器在辅助设备协助下放置于左心耳基底部打结以封堵左心耳。该设备也被用于吻合器切除左心耳后钉线的破损止血。</w:t>
      </w:r>
    </w:p>
    <w:p w14:paraId="54DE7225" w14:textId="77777777" w:rsidR="006753D1" w:rsidRDefault="002F4AEE">
      <w:pPr>
        <w:pStyle w:val="Para01"/>
        <w:pageBreakBefore/>
        <w:spacing w:before="240" w:after="240"/>
        <w:rPr>
          <w:rFonts w:hint="eastAsia"/>
        </w:rPr>
      </w:pPr>
      <w:bookmarkStart w:id="164" w:name="Top_of_txt079_html"/>
      <w:bookmarkStart w:id="165" w:name="73_Zhi_Liao_Xin_Zang_Ban_Mo_Bing"/>
      <w:r>
        <w:t xml:space="preserve">73 </w:t>
      </w:r>
      <w:r>
        <w:t>治疗心脏瓣膜病合并房颤时是否一定要处理左心耳？</w:t>
      </w:r>
      <w:bookmarkEnd w:id="164"/>
      <w:bookmarkEnd w:id="165"/>
    </w:p>
    <w:p w14:paraId="54DE7226" w14:textId="77777777" w:rsidR="006753D1" w:rsidRDefault="002F4AEE">
      <w:pPr>
        <w:spacing w:before="120" w:after="120"/>
        <w:ind w:firstLine="480"/>
      </w:pPr>
      <w:r>
        <w:t>脑卒中是房颤患者致残、致死的主要并发症。流行病学资料显示，世界范围内每年约有</w:t>
      </w:r>
      <w:r>
        <w:t>1 500</w:t>
      </w:r>
      <w:r>
        <w:t>万人罹患脑卒中，其中</w:t>
      </w:r>
      <w:r>
        <w:t>15%</w:t>
      </w:r>
      <w:r>
        <w:t>～</w:t>
      </w:r>
      <w:r>
        <w:t>20%</w:t>
      </w:r>
      <w:r>
        <w:t>归因于房颤。非瓣膜性房颤中</w:t>
      </w:r>
      <w:r>
        <w:t>90%</w:t>
      </w:r>
      <w:r>
        <w:t>的心房血栓和风湿性二尖瓣疾病（主要是瓣膜狭窄）中</w:t>
      </w:r>
      <w:r>
        <w:t>60%</w:t>
      </w:r>
      <w:r>
        <w:t>的心房血栓来自左心耳。</w:t>
      </w:r>
    </w:p>
    <w:p w14:paraId="54DE7227" w14:textId="77777777" w:rsidR="006753D1" w:rsidRDefault="002F4AEE">
      <w:pPr>
        <w:spacing w:before="120" w:after="120"/>
        <w:ind w:firstLine="480"/>
      </w:pPr>
      <w:r>
        <w:t>左心耳是胚胎时期原始左心房的残余附属结构，为狭长、弯曲的管状盲端。对缓解左心房压力、保证左心室充盈起重要作用。窦性心律时，左心耳因具有正常收缩能力而很少形成血栓。房颤时，左心耳入口明显增宽，失去有效的规律收缩，心耳壁的内向运动难以引起左心耳血流量充分排空，导致血液在左心耳淤积，进而形成血栓。另外，左心耳自身的形态特点易使血流产生漩涡和流速减慢，也是促使血栓形成的条件。左心耳被认为是房颤患者血栓形成的主要部位，容易导致栓塞事件。</w:t>
      </w:r>
    </w:p>
    <w:p w14:paraId="54DE7228" w14:textId="77777777" w:rsidR="006753D1" w:rsidRDefault="002F4AEE">
      <w:pPr>
        <w:spacing w:before="120" w:after="120"/>
        <w:ind w:firstLine="480"/>
      </w:pPr>
      <w:r>
        <w:t>近年研究发现，左心耳不仅是血栓形成的常见部位，也是房颤产生和维持的重要部位。组织胚胎学证实，左心耳没有血管壁成分，其内膜仅由富含弹性纤维的胶原层和少量散在的平滑肌细胞组成，这种解剖特点使左心耳成为折返性心律失常潜在的关键传导区。数据显示，</w:t>
      </w:r>
      <w:r>
        <w:t>27%</w:t>
      </w:r>
      <w:r>
        <w:t>的房颤触发灶在左心耳内，其中</w:t>
      </w:r>
      <w:r>
        <w:t>8.7%</w:t>
      </w:r>
      <w:r>
        <w:t>的患者无肺静脉或肺静脉外病灶的依据，左心耳是唯一的病灶。</w:t>
      </w:r>
    </w:p>
    <w:p w14:paraId="54DE7229" w14:textId="77777777" w:rsidR="006753D1" w:rsidRDefault="002F4AEE">
      <w:pPr>
        <w:spacing w:before="120" w:after="120"/>
        <w:ind w:firstLine="480"/>
      </w:pPr>
      <w:r>
        <w:t>左心耳是房颤患者血栓形成的重要部位，亦是心律失常重要的起源部位。左心耳干预不仅可以减少房颤患者血栓栓塞风险，且可治疗源于左心耳的心律失常。《心房颤动治疗指南》中明确指出：左心耳的切除或者结扎，能够从根本上减少房颤治疗术后血栓栓塞的发生率。因此，如何关闭左心耳是研究的热点。直视下或胸腔镜下外科切除或结扎左心耳是目前最安全、可靠的治疗方法。</w:t>
      </w:r>
    </w:p>
    <w:p w14:paraId="54DE722A" w14:textId="77777777" w:rsidR="006753D1" w:rsidRDefault="002F4AEE">
      <w:pPr>
        <w:pStyle w:val="Para01"/>
        <w:pageBreakBefore/>
        <w:spacing w:before="240" w:after="240"/>
        <w:rPr>
          <w:rFonts w:hint="eastAsia"/>
        </w:rPr>
      </w:pPr>
      <w:bookmarkStart w:id="166" w:name="74_Fang_Zhan_Mi_Gong_Jia_Er_Jian"/>
      <w:bookmarkStart w:id="167" w:name="Top_of_txt080_html"/>
      <w:r>
        <w:t xml:space="preserve">74 </w:t>
      </w:r>
      <w:r>
        <w:t>房颤迷宫加二尖瓣修复手术时左心耳一定要切除吗？</w:t>
      </w:r>
      <w:bookmarkEnd w:id="166"/>
      <w:bookmarkEnd w:id="167"/>
    </w:p>
    <w:p w14:paraId="54DE722B" w14:textId="77777777" w:rsidR="006753D1" w:rsidRDefault="002F4AEE">
      <w:pPr>
        <w:spacing w:before="120" w:after="120"/>
        <w:ind w:firstLine="480"/>
      </w:pPr>
      <w:r>
        <w:t>房颤迷宫加二尖瓣修复手术时，左心耳一定要切除。原因有以下三点：</w:t>
      </w:r>
    </w:p>
    <w:p w14:paraId="54DE722C" w14:textId="77777777" w:rsidR="006753D1" w:rsidRDefault="002F4AEE">
      <w:pPr>
        <w:spacing w:before="120" w:after="120"/>
        <w:ind w:firstLine="480"/>
      </w:pPr>
      <w:r>
        <w:t>（</w:t>
      </w:r>
      <w:r>
        <w:t>1</w:t>
      </w:r>
      <w:r>
        <w:t>）左心耳切除是保证迷宫手术消融路线完整的必要条件。</w:t>
      </w:r>
    </w:p>
    <w:p w14:paraId="54DE722D" w14:textId="77777777" w:rsidR="006753D1" w:rsidRDefault="002F4AEE">
      <w:pPr>
        <w:spacing w:before="120" w:after="120"/>
        <w:ind w:firstLine="480"/>
      </w:pPr>
      <w:r>
        <w:t>（</w:t>
      </w:r>
      <w:r>
        <w:t>2</w:t>
      </w:r>
      <w:r>
        <w:t>）左心耳不仅是房颤患者血栓形成的重要部位，亦是心律失常的重要起源部位。左心耳干预不仅可减少房颤患者血栓栓塞的风险，且可增加房颤治疗的成功率。</w:t>
      </w:r>
    </w:p>
    <w:p w14:paraId="54DE722E" w14:textId="77777777" w:rsidR="006753D1" w:rsidRDefault="002F4AEE">
      <w:pPr>
        <w:spacing w:before="120" w:after="120"/>
        <w:ind w:firstLine="480"/>
      </w:pPr>
      <w:r>
        <w:t>（</w:t>
      </w:r>
      <w:r>
        <w:t>3</w:t>
      </w:r>
      <w:r>
        <w:t>）从最差的情况来看，即使迷宫手术治疗后房颤复发，术中左心耳切除也能够从根本上减少术后的血栓栓塞发生率。</w:t>
      </w:r>
    </w:p>
    <w:p w14:paraId="54DE722F" w14:textId="77777777" w:rsidR="006753D1" w:rsidRDefault="002F4AEE">
      <w:pPr>
        <w:pStyle w:val="Para01"/>
        <w:pageBreakBefore/>
        <w:spacing w:before="240" w:after="240"/>
        <w:rPr>
          <w:rFonts w:hint="eastAsia"/>
        </w:rPr>
      </w:pPr>
      <w:bookmarkStart w:id="168" w:name="Top_of_txt081_html"/>
      <w:bookmarkStart w:id="169" w:name="75_Fang_Zhan_Shi_Wei_Shi_Yao_Yao"/>
      <w:r>
        <w:t xml:space="preserve">75 </w:t>
      </w:r>
      <w:r>
        <w:t>房颤时为什么要进行抗凝治疗？</w:t>
      </w:r>
      <w:bookmarkEnd w:id="168"/>
      <w:bookmarkEnd w:id="169"/>
    </w:p>
    <w:p w14:paraId="54DE7230" w14:textId="77777777" w:rsidR="006753D1" w:rsidRDefault="002F4AEE">
      <w:pPr>
        <w:spacing w:before="120" w:after="120"/>
        <w:ind w:firstLine="480"/>
      </w:pPr>
      <w:r>
        <w:t>根据国外研究资料，非风湿性瓣膜病房颤引起的脑卒中发生率是对照组的</w:t>
      </w:r>
      <w:r>
        <w:t>5.6</w:t>
      </w:r>
      <w:r>
        <w:t>倍，风湿性瓣膜病合并房颤引发的脑卒中发病率是对照组的</w:t>
      </w:r>
      <w:r>
        <w:t>17.6</w:t>
      </w:r>
      <w:r>
        <w:t>倍。在中国，非风湿性瓣膜病房颤引发的脑卒中发病率是对照组的</w:t>
      </w:r>
      <w:r>
        <w:t>6</w:t>
      </w:r>
      <w:r>
        <w:t>～</w:t>
      </w:r>
      <w:r>
        <w:t>8</w:t>
      </w:r>
      <w:r>
        <w:t>倍，而发生栓塞事件的概率为每年</w:t>
      </w:r>
      <w:r>
        <w:t>5%</w:t>
      </w:r>
      <w:r>
        <w:t>左右，其在缺血性脑卒中所占的比例为</w:t>
      </w:r>
      <w:r>
        <w:t>15%</w:t>
      </w:r>
      <w:r>
        <w:t>～</w:t>
      </w:r>
      <w:r>
        <w:t>33%</w:t>
      </w:r>
      <w:r>
        <w:t>。</w:t>
      </w:r>
    </w:p>
    <w:p w14:paraId="54DE7231" w14:textId="77777777" w:rsidR="006753D1" w:rsidRDefault="002F4AEE">
      <w:pPr>
        <w:spacing w:before="120" w:after="120"/>
        <w:ind w:firstLine="480"/>
      </w:pPr>
      <w:r>
        <w:t>房颤时容易发生脑卒中。因为在房颤时心房因不规则颤动而失去了有效的收缩与舒张，加之房颤时房室结对心房激动的传导递减，使得心室节律、心室率极不规则，进而导致心脏的泵血功能下降或丧失。心房和心室节律与心室率的紊乱、心功能受损，以及左心房和左心耳内血流速变慢发生瘀滞，使得左心耳内附壁血栓形成，刚形成的血栓不易粘牢于房壁上而容易脱落，通过体循环到达脑部，导致脑卒中的发生。因此，对于房颤患者来说，一定要进行抗凝治疗，防止左心耳内血栓的形成，以免发生脑卒中。</w:t>
      </w:r>
    </w:p>
    <w:p w14:paraId="54DE7232" w14:textId="77777777" w:rsidR="006753D1" w:rsidRDefault="002F4AEE">
      <w:pPr>
        <w:pStyle w:val="Para01"/>
        <w:pageBreakBefore/>
        <w:spacing w:before="240" w:after="240"/>
        <w:rPr>
          <w:rFonts w:hint="eastAsia"/>
        </w:rPr>
      </w:pPr>
      <w:bookmarkStart w:id="170" w:name="76_Fang_Zhan_Shi_Wei_Shi_Yao_Yao"/>
      <w:bookmarkStart w:id="171" w:name="Top_of_txt082_html"/>
      <w:r>
        <w:t xml:space="preserve">76 </w:t>
      </w:r>
      <w:r>
        <w:t>房颤时为什么要服用华法林抗凝？</w:t>
      </w:r>
      <w:bookmarkEnd w:id="170"/>
      <w:bookmarkEnd w:id="171"/>
    </w:p>
    <w:p w14:paraId="54DE7233" w14:textId="77777777" w:rsidR="006753D1" w:rsidRDefault="002F4AEE">
      <w:pPr>
        <w:spacing w:before="120" w:after="120"/>
        <w:ind w:firstLine="480"/>
      </w:pPr>
      <w:r>
        <w:t>研究表明，华法林可使房颤患者发生脑卒中的相对危险度降低</w:t>
      </w:r>
      <w:r>
        <w:t>64%</w:t>
      </w:r>
      <w:r>
        <w:t>，每年发生脑卒中的绝对危险度降低</w:t>
      </w:r>
      <w:r>
        <w:t>2.7%</w:t>
      </w:r>
      <w:r>
        <w:t>，且在脑卒中一级与二级预防中的获益幅度相同。华法林治疗可使全因死亡率降低</w:t>
      </w:r>
      <w:r>
        <w:t>26%</w:t>
      </w:r>
      <w:r>
        <w:t>。</w:t>
      </w:r>
    </w:p>
    <w:p w14:paraId="54DE7234" w14:textId="77777777" w:rsidR="006753D1" w:rsidRDefault="002F4AEE">
      <w:pPr>
        <w:spacing w:before="120" w:after="120"/>
        <w:ind w:firstLine="480"/>
      </w:pPr>
      <w:r>
        <w:t>在有关新型口服抗凝药（</w:t>
      </w:r>
      <w:r>
        <w:t>NOAC</w:t>
      </w:r>
      <w:r>
        <w:t>）的大型研究中，华法林预防房颤患者血栓栓塞的有效性得到进一步验证和肯定。同时华法林本身也有溶栓的作用，当左心房或左心耳有血栓存在时，可服用华法林溶栓以消除血栓。因此，对房颤的患者可给予华法林抗凝，而不是用阿司匹林。</w:t>
      </w:r>
    </w:p>
    <w:p w14:paraId="54DE7235" w14:textId="77777777" w:rsidR="006753D1" w:rsidRDefault="002F4AEE">
      <w:pPr>
        <w:pStyle w:val="Para01"/>
        <w:pageBreakBefore/>
        <w:spacing w:before="240" w:after="240"/>
        <w:rPr>
          <w:rFonts w:hint="eastAsia"/>
        </w:rPr>
      </w:pPr>
      <w:bookmarkStart w:id="172" w:name="77_Fu_Yong_Hua_Fa_Lin_Shi_Wei_Sh"/>
      <w:bookmarkStart w:id="173" w:name="Top_of_txt083_html"/>
      <w:r>
        <w:t xml:space="preserve">77 </w:t>
      </w:r>
      <w:r>
        <w:t>服用华法林时为什么要化验</w:t>
      </w:r>
      <w:r>
        <w:t>INR</w:t>
      </w:r>
      <w:r>
        <w:t>？</w:t>
      </w:r>
      <w:bookmarkEnd w:id="172"/>
      <w:bookmarkEnd w:id="173"/>
    </w:p>
    <w:p w14:paraId="54DE7236" w14:textId="77777777" w:rsidR="006753D1" w:rsidRDefault="002F4AEE">
      <w:pPr>
        <w:spacing w:before="120" w:after="120"/>
        <w:ind w:firstLine="480"/>
      </w:pPr>
      <w:r>
        <w:t>虽然华法林的抗凝效果确切，但该药也存在一些局限性：</w:t>
      </w:r>
    </w:p>
    <w:p w14:paraId="54DE7237" w14:textId="77777777" w:rsidR="006753D1" w:rsidRDefault="002F4AEE">
      <w:pPr>
        <w:spacing w:before="120" w:after="120"/>
        <w:ind w:firstLine="480"/>
      </w:pPr>
      <w:r>
        <w:t>（</w:t>
      </w:r>
      <w:r>
        <w:t>1</w:t>
      </w:r>
      <w:r>
        <w:t>）不同个体的有效剂量变异幅度较大。</w:t>
      </w:r>
    </w:p>
    <w:p w14:paraId="54DE7238" w14:textId="77777777" w:rsidR="006753D1" w:rsidRDefault="002F4AEE">
      <w:pPr>
        <w:spacing w:before="120" w:after="120"/>
        <w:ind w:firstLine="480"/>
      </w:pPr>
      <w:r>
        <w:t>（</w:t>
      </w:r>
      <w:r>
        <w:t>2</w:t>
      </w:r>
      <w:r>
        <w:t>）有效治疗窗较窄，抗凝作用易受多种食物和药物的影响，在用药过程中需频繁监测凝血功能及国际标准化比值（</w:t>
      </w:r>
      <w:r>
        <w:t>INR</w:t>
      </w:r>
      <w:r>
        <w:t>）。华法林抗凝治疗的效益和安全性取决于抗凝治疗的强度和稳定性。临床研究证实，当抗凝强度为</w:t>
      </w:r>
      <w:r>
        <w:t>INR 2.0</w:t>
      </w:r>
      <w:r>
        <w:t>～</w:t>
      </w:r>
      <w:r>
        <w:t>3.0</w:t>
      </w:r>
      <w:r>
        <w:t>时，华法林可有效预防脑卒中事件，并不明显增加出血风险；当</w:t>
      </w:r>
      <w:r>
        <w:t>INR</w:t>
      </w:r>
      <w:r>
        <w:t>＜</w:t>
      </w:r>
      <w:r>
        <w:t>2.0</w:t>
      </w:r>
      <w:r>
        <w:t>时，出血并发症少，但预防脑卒中的作用显著减弱；当</w:t>
      </w:r>
      <w:r>
        <w:t>INR</w:t>
      </w:r>
      <w:r>
        <w:t>＞</w:t>
      </w:r>
      <w:r>
        <w:t>3.0</w:t>
      </w:r>
      <w:r>
        <w:t>时，出血并发症显著增多，而进一步降低脑卒中事件的作用有限。</w:t>
      </w:r>
    </w:p>
    <w:p w14:paraId="54DE7239" w14:textId="77777777" w:rsidR="006753D1" w:rsidRDefault="002F4AEE">
      <w:pPr>
        <w:spacing w:before="120" w:after="120"/>
        <w:ind w:firstLine="480"/>
      </w:pPr>
      <w:r>
        <w:t>因此，在应用华法林治疗过程中应定期监测</w:t>
      </w:r>
      <w:r>
        <w:t>INR</w:t>
      </w:r>
      <w:r>
        <w:t>，并据此调整华法林剂量，以达到既能预防血栓形成、血栓栓塞和脑卒中，又能减少出血的发生率。</w:t>
      </w:r>
    </w:p>
    <w:p w14:paraId="54DE723A" w14:textId="77777777" w:rsidR="006753D1" w:rsidRDefault="002F4AEE">
      <w:pPr>
        <w:pStyle w:val="Para01"/>
        <w:pageBreakBefore/>
        <w:spacing w:before="240" w:after="240"/>
        <w:rPr>
          <w:rFonts w:hint="eastAsia"/>
        </w:rPr>
      </w:pPr>
      <w:bookmarkStart w:id="174" w:name="Top_of_txt084_html"/>
      <w:bookmarkStart w:id="175" w:name="78_Xin_Xing_Kou_Fu_Kang_Ning_Yao"/>
      <w:r>
        <w:t xml:space="preserve">78 </w:t>
      </w:r>
      <w:r>
        <w:t>新型口服抗凝药对房颤的疗效如何？</w:t>
      </w:r>
      <w:bookmarkEnd w:id="174"/>
      <w:bookmarkEnd w:id="175"/>
    </w:p>
    <w:p w14:paraId="54DE723B" w14:textId="77777777" w:rsidR="006753D1" w:rsidRDefault="002F4AEE">
      <w:pPr>
        <w:spacing w:before="120" w:after="120"/>
        <w:ind w:firstLine="480"/>
      </w:pPr>
      <w:r>
        <w:t>新型口服抗凝药（</w:t>
      </w:r>
      <w:r>
        <w:t>NOAC</w:t>
      </w:r>
      <w:r>
        <w:t>）可特异性阻断凝血机制中某一关键环节，在保证抗凝疗效的同时显著降低出血风险，包括直接凝血酶抑制剂达比加群酯（</w:t>
      </w:r>
      <w:r>
        <w:t>dabigatran</w:t>
      </w:r>
      <w:r>
        <w:t>）以及</w:t>
      </w:r>
      <w:r>
        <w:t>Ⅹa</w:t>
      </w:r>
      <w:r>
        <w:t>因子抑制剂利伐沙班（</w:t>
      </w:r>
      <w:r>
        <w:t>rivaroxaban</w:t>
      </w:r>
      <w:r>
        <w:t>）等。</w:t>
      </w:r>
      <w:r>
        <w:t>NOAC</w:t>
      </w:r>
      <w:r>
        <w:t>具有稳定的剂量相关性抗凝作用，受食物和其他药物的影响小，应用过程中无须常规监测凝血功能，便于患者长期治疗。</w:t>
      </w:r>
    </w:p>
    <w:p w14:paraId="54DE723C" w14:textId="77777777" w:rsidR="006753D1" w:rsidRDefault="002F4AEE">
      <w:pPr>
        <w:spacing w:before="120" w:after="120"/>
        <w:ind w:firstLine="480"/>
      </w:pPr>
      <w:r>
        <w:t>研究显示，口服低剂量达比加群酯（</w:t>
      </w:r>
      <w:r>
        <w:t>110</w:t>
      </w:r>
      <w:r>
        <w:t>毫克，每天</w:t>
      </w:r>
      <w:r>
        <w:t>2</w:t>
      </w:r>
      <w:r>
        <w:t>次）预防房颤患者血栓栓塞事件的有效性与华法林相似，并可降低大出血的发生率，明显降低颅内出血的发生率。大剂量达比加群酯（</w:t>
      </w:r>
      <w:r>
        <w:t>150</w:t>
      </w:r>
      <w:r>
        <w:t>毫克，每天</w:t>
      </w:r>
      <w:r>
        <w:t>2</w:t>
      </w:r>
      <w:r>
        <w:t>次）与华法林相比可进一步降低脑卒中和系统性血栓栓塞事件，大出血的发生率与华法林相近。大剂量达比加群酯和华法林相比，还可减少缺血性脑卒中的发生。</w:t>
      </w:r>
    </w:p>
    <w:p w14:paraId="54DE723D" w14:textId="77777777" w:rsidR="006753D1" w:rsidRDefault="002F4AEE">
      <w:pPr>
        <w:spacing w:before="120" w:after="120"/>
        <w:ind w:firstLine="480"/>
      </w:pPr>
      <w:r>
        <w:t>口服利伐沙班（</w:t>
      </w:r>
      <w:r>
        <w:t>15</w:t>
      </w:r>
      <w:r>
        <w:t>毫克每天</w:t>
      </w:r>
      <w:r>
        <w:t>1</w:t>
      </w:r>
      <w:r>
        <w:t>次）在预防非瓣膜病房颤患者血栓栓塞事件方面的疗效不劣于甚至优于华法林，且具有更好的安全性。</w:t>
      </w:r>
    </w:p>
    <w:p w14:paraId="54DE723E" w14:textId="77777777" w:rsidR="006753D1" w:rsidRDefault="002F4AEE">
      <w:pPr>
        <w:pStyle w:val="Para01"/>
        <w:pageBreakBefore/>
        <w:spacing w:before="240" w:after="240"/>
        <w:rPr>
          <w:rFonts w:hint="eastAsia"/>
        </w:rPr>
      </w:pPr>
      <w:bookmarkStart w:id="176" w:name="Top_of_txt085_html"/>
      <w:bookmarkStart w:id="177" w:name="79_Fu_Yong_Kang_Ning_Yao_Shi_Yi"/>
      <w:r>
        <w:t xml:space="preserve">79 </w:t>
      </w:r>
      <w:r>
        <w:t>服用抗凝药时一定要定期化验吗？</w:t>
      </w:r>
      <w:bookmarkEnd w:id="176"/>
      <w:bookmarkEnd w:id="177"/>
    </w:p>
    <w:p w14:paraId="54DE723F" w14:textId="77777777" w:rsidR="006753D1" w:rsidRDefault="002F4AEE">
      <w:pPr>
        <w:spacing w:before="120" w:after="120"/>
        <w:ind w:firstLine="480"/>
      </w:pPr>
      <w:r>
        <w:t>由于房颤时容易发生脑卒中，因此对于房颤患者来说，一定要进行抗凝治疗，以免左心房或左心耳内血栓的形成。服用抗凝药华法林可使房颤患者产生血栓及发生脑卒中的相对危险度显著降低。但华法林抗凝治疗的效益和安全性取决于抗凝治疗的强度和稳定性，过高或过低的抗凝，要么抗凝无效、要么引起出血。临床研究证实抗凝强度为</w:t>
      </w:r>
      <w:r>
        <w:t>INR 2.0</w:t>
      </w:r>
      <w:r>
        <w:t>～</w:t>
      </w:r>
      <w:r>
        <w:t>3.0</w:t>
      </w:r>
      <w:r>
        <w:t>时，华法林可有效预防脑卒中事件，但不明显增加出血的风险。因此，要经常化验</w:t>
      </w:r>
      <w:r>
        <w:t>INR</w:t>
      </w:r>
      <w:r>
        <w:t>，将华法林用量调整至合适剂量。</w:t>
      </w:r>
    </w:p>
    <w:p w14:paraId="54DE7240" w14:textId="77777777" w:rsidR="006753D1" w:rsidRDefault="002F4AEE">
      <w:pPr>
        <w:spacing w:before="120" w:after="120"/>
        <w:ind w:firstLine="480"/>
      </w:pPr>
      <w:r>
        <w:t>新型口服抗凝药包括直接凝血酶抑制剂达比加群酯（</w:t>
      </w:r>
      <w:r>
        <w:t>dabigatran</w:t>
      </w:r>
      <w:r>
        <w:t>）以及</w:t>
      </w:r>
      <w:r>
        <w:t>Ⅹa</w:t>
      </w:r>
      <w:r>
        <w:t>因子抑制剂利伐沙班（</w:t>
      </w:r>
      <w:r>
        <w:t>rivaroxaban</w:t>
      </w:r>
      <w:r>
        <w:t>）等，其抗凝效果和出血并发症与华法林相当，甚至优于华法林。而服用新型口服抗凝药时，就不用化验</w:t>
      </w:r>
      <w:r>
        <w:t>INR</w:t>
      </w:r>
      <w:r>
        <w:t>了，但这类药物的价格相对要贵一点。</w:t>
      </w:r>
    </w:p>
    <w:p w14:paraId="54DE7241" w14:textId="77777777" w:rsidR="006753D1" w:rsidRDefault="002F4AEE">
      <w:pPr>
        <w:pStyle w:val="Para01"/>
        <w:pageBreakBefore/>
        <w:spacing w:before="240" w:after="240"/>
        <w:rPr>
          <w:rFonts w:hint="eastAsia"/>
        </w:rPr>
      </w:pPr>
      <w:bookmarkStart w:id="178" w:name="Top_of_txt086_html"/>
      <w:bookmarkStart w:id="179" w:name="80_Shi_Yao_Shi_CHA2DS2__VAScPing"/>
      <w:r>
        <w:t xml:space="preserve">80 </w:t>
      </w:r>
      <w:r>
        <w:t>什么是</w:t>
      </w:r>
      <w:r>
        <w:t>CHA</w:t>
      </w:r>
      <w:r>
        <w:rPr>
          <w:rStyle w:val="4Text"/>
        </w:rPr>
        <w:t>2</w:t>
      </w:r>
      <w:r>
        <w:t>DS</w:t>
      </w:r>
      <w:r>
        <w:rPr>
          <w:rStyle w:val="4Text"/>
        </w:rPr>
        <w:t>2</w:t>
      </w:r>
      <w:r>
        <w:t>—VASc</w:t>
      </w:r>
      <w:r>
        <w:t>评分？</w:t>
      </w:r>
      <w:bookmarkEnd w:id="178"/>
      <w:bookmarkEnd w:id="179"/>
    </w:p>
    <w:p w14:paraId="54DE7242" w14:textId="77777777" w:rsidR="006753D1" w:rsidRDefault="002F4AEE">
      <w:pPr>
        <w:spacing w:before="120" w:after="120"/>
        <w:ind w:firstLine="480"/>
      </w:pPr>
      <w:r>
        <w:t>CHA</w:t>
      </w:r>
      <w:r>
        <w:rPr>
          <w:rStyle w:val="0Text"/>
        </w:rPr>
        <w:t>2</w:t>
      </w:r>
      <w:r>
        <w:t>DS</w:t>
      </w:r>
      <w:r>
        <w:rPr>
          <w:rStyle w:val="0Text"/>
        </w:rPr>
        <w:t>2</w:t>
      </w:r>
      <w:r>
        <w:t>—VASc</w:t>
      </w:r>
      <w:r>
        <w:t>评分有助于评价房颤患者血栓栓塞的危险度。房颤患者的血栓栓塞风险是连续且不断变化的，应定期评估其血栓栓塞风险。</w:t>
      </w:r>
    </w:p>
    <w:p w14:paraId="54DE7243" w14:textId="77777777" w:rsidR="006753D1" w:rsidRDefault="002F4AEE">
      <w:pPr>
        <w:spacing w:before="120" w:after="120"/>
        <w:ind w:firstLine="480"/>
      </w:pPr>
      <w:r>
        <w:t>CHADS</w:t>
      </w:r>
      <w:r>
        <w:rPr>
          <w:rStyle w:val="0Text"/>
        </w:rPr>
        <w:t>2</w:t>
      </w:r>
      <w:r>
        <w:t>评分法是根据患者是否有近期心衰（</w:t>
      </w:r>
      <w:r>
        <w:t>1</w:t>
      </w:r>
      <w:r>
        <w:t>分）、高血压（</w:t>
      </w:r>
      <w:r>
        <w:t>1</w:t>
      </w:r>
      <w:r>
        <w:t>分）、年龄</w:t>
      </w:r>
      <w:r>
        <w:t>≥75</w:t>
      </w:r>
      <w:r>
        <w:t>岁（</w:t>
      </w:r>
      <w:r>
        <w:t>1</w:t>
      </w:r>
      <w:r>
        <w:t>分）、糖尿病（</w:t>
      </w:r>
      <w:r>
        <w:t>1</w:t>
      </w:r>
      <w:r>
        <w:t>分）和血栓栓塞病史（如脑卒中、短暂性脑缺血发生或非中枢性血栓栓塞）（</w:t>
      </w:r>
      <w:r>
        <w:t>2</w:t>
      </w:r>
      <w:r>
        <w:t>分）来确定房颤患者的危险分层。</w:t>
      </w:r>
    </w:p>
    <w:p w14:paraId="54DE7244" w14:textId="77777777" w:rsidR="006753D1" w:rsidRDefault="002F4AEE">
      <w:pPr>
        <w:spacing w:before="120" w:after="120"/>
        <w:ind w:firstLine="480"/>
      </w:pPr>
      <w:r>
        <w:t>CHA</w:t>
      </w:r>
      <w:r>
        <w:rPr>
          <w:rStyle w:val="0Text"/>
        </w:rPr>
        <w:t>2</w:t>
      </w:r>
      <w:r>
        <w:t>DS</w:t>
      </w:r>
      <w:r>
        <w:rPr>
          <w:rStyle w:val="0Text"/>
        </w:rPr>
        <w:t>2</w:t>
      </w:r>
      <w:r>
        <w:t>—VASC</w:t>
      </w:r>
      <w:r>
        <w:t>积分是在</w:t>
      </w:r>
      <w:r>
        <w:t>CHADS</w:t>
      </w:r>
      <w:r>
        <w:rPr>
          <w:rStyle w:val="0Text"/>
        </w:rPr>
        <w:t>2</w:t>
      </w:r>
      <w:r>
        <w:t>积分基础上将年龄</w:t>
      </w:r>
      <w:r>
        <w:t>≥75</w:t>
      </w:r>
      <w:r>
        <w:t>岁由</w:t>
      </w:r>
      <w:r>
        <w:t>1</w:t>
      </w:r>
      <w:r>
        <w:t>分改为了</w:t>
      </w:r>
      <w:r>
        <w:t>2</w:t>
      </w:r>
      <w:r>
        <w:t>分，增加了血管疾病、年龄</w:t>
      </w:r>
      <w:r>
        <w:t>65</w:t>
      </w:r>
      <w:r>
        <w:t>～</w:t>
      </w:r>
      <w:r>
        <w:t>74</w:t>
      </w:r>
      <w:r>
        <w:t>岁和性别（女性）</w:t>
      </w:r>
      <w:r>
        <w:t>3</w:t>
      </w:r>
      <w:r>
        <w:t>个危险因素，最高积分为</w:t>
      </w:r>
      <w:r>
        <w:t>9</w:t>
      </w:r>
      <w:r>
        <w:t>分。</w:t>
      </w:r>
      <w:r>
        <w:t>CHA</w:t>
      </w:r>
      <w:r>
        <w:rPr>
          <w:rStyle w:val="0Text"/>
        </w:rPr>
        <w:t>2</w:t>
      </w:r>
      <w:r>
        <w:t>DS</w:t>
      </w:r>
      <w:r>
        <w:rPr>
          <w:rStyle w:val="0Text"/>
        </w:rPr>
        <w:t>2</w:t>
      </w:r>
      <w:r>
        <w:t>—VASC</w:t>
      </w:r>
      <w:r>
        <w:t>评分可更准确地预测栓塞事件。</w:t>
      </w:r>
      <w:r>
        <w:t>CHA</w:t>
      </w:r>
      <w:r>
        <w:rPr>
          <w:rStyle w:val="0Text"/>
        </w:rPr>
        <w:t>2</w:t>
      </w:r>
      <w:r>
        <w:t>DS</w:t>
      </w:r>
      <w:r>
        <w:rPr>
          <w:rStyle w:val="0Text"/>
        </w:rPr>
        <w:t>2</w:t>
      </w:r>
      <w:r>
        <w:t>—VASC</w:t>
      </w:r>
      <w:r>
        <w:t>积分</w:t>
      </w:r>
      <w:r>
        <w:t>≥2</w:t>
      </w:r>
      <w:r>
        <w:t>分的男性或</w:t>
      </w:r>
      <w:r>
        <w:t>≥3</w:t>
      </w:r>
      <w:r>
        <w:t>分的女性房颤患者血栓事件的年发生率较高，抗凝治疗带来的临床净获益明显。</w:t>
      </w:r>
    </w:p>
    <w:p w14:paraId="54DE7245" w14:textId="77777777" w:rsidR="006753D1" w:rsidRDefault="002F4AEE">
      <w:pPr>
        <w:pStyle w:val="Para01"/>
        <w:pageBreakBefore/>
        <w:spacing w:before="240" w:after="240"/>
        <w:rPr>
          <w:rFonts w:hint="eastAsia"/>
        </w:rPr>
      </w:pPr>
      <w:bookmarkStart w:id="180" w:name="Top_of_txt087_html"/>
      <w:bookmarkStart w:id="181" w:name="81_Shi_Yao_Shi_HAS__BLEDPing_Fen"/>
      <w:r>
        <w:t xml:space="preserve">81 </w:t>
      </w:r>
      <w:r>
        <w:t>什么是</w:t>
      </w:r>
      <w:r>
        <w:t>HAS—BLED</w:t>
      </w:r>
      <w:r>
        <w:t>评分？</w:t>
      </w:r>
      <w:bookmarkEnd w:id="180"/>
      <w:bookmarkEnd w:id="181"/>
    </w:p>
    <w:p w14:paraId="54DE7246" w14:textId="77777777" w:rsidR="006753D1" w:rsidRDefault="002F4AEE">
      <w:pPr>
        <w:spacing w:before="120" w:after="120"/>
        <w:ind w:firstLine="480"/>
      </w:pPr>
      <w:r>
        <w:t>HAS—BLED</w:t>
      </w:r>
      <w:r>
        <w:t>评分有助于评价房颤患者抗凝后的出血风险。在抗凝治疗开始前应对房颤患者抗凝出血的风险进行评估，易引起出血的因素包括高血压、肝肾功能损害、脑卒中、出血、</w:t>
      </w:r>
      <w:r>
        <w:t>INR</w:t>
      </w:r>
      <w:r>
        <w:t>易波动、老年（年龄＞</w:t>
      </w:r>
      <w:r>
        <w:t>65</w:t>
      </w:r>
      <w:r>
        <w:t>岁）、药物（如联用抗血小板或非甾体抗炎药）或嗜酒，</w:t>
      </w:r>
      <w:r>
        <w:t>HAS—BLED</w:t>
      </w:r>
      <w:r>
        <w:t>评分有助于评价房颤患者的抗凝出血风险（见表</w:t>
      </w:r>
      <w:r>
        <w:t>4</w:t>
      </w:r>
      <w:r>
        <w:t>），评分</w:t>
      </w:r>
      <w:r>
        <w:t>≤2</w:t>
      </w:r>
      <w:r>
        <w:t>分为出血低风险者，评分</w:t>
      </w:r>
      <w:r>
        <w:t>≥3</w:t>
      </w:r>
      <w:r>
        <w:t>分时提示出血风险增高。</w:t>
      </w:r>
      <w:r>
        <w:t>HAS—BLED</w:t>
      </w:r>
      <w:r>
        <w:t>评分能很好地预测房颤患者的出血风险，</w:t>
      </w:r>
      <w:r>
        <w:t>HAS—BLED≥3</w:t>
      </w:r>
      <w:r>
        <w:t>分的患者与</w:t>
      </w:r>
      <w:r>
        <w:t>HAS—BLED=0</w:t>
      </w:r>
      <w:r>
        <w:t>分患者的出血风险比值比为</w:t>
      </w:r>
      <w:r>
        <w:t>8.56</w:t>
      </w:r>
      <w:r>
        <w:t>。</w:t>
      </w:r>
    </w:p>
    <w:p w14:paraId="54DE7247" w14:textId="77777777" w:rsidR="006753D1" w:rsidRDefault="002F4AEE">
      <w:pPr>
        <w:pStyle w:val="Para04"/>
        <w:spacing w:before="240" w:after="240"/>
      </w:pPr>
      <w:r>
        <w:t>表</w:t>
      </w:r>
      <w:r>
        <w:t>4 HAS—BLED</w:t>
      </w:r>
      <w:r>
        <w:t>评分</w:t>
      </w:r>
    </w:p>
    <w:p w14:paraId="54DE7248" w14:textId="77777777" w:rsidR="006753D1" w:rsidRDefault="002F4AEE">
      <w:pPr>
        <w:pStyle w:val="Para03"/>
        <w:spacing w:before="240" w:after="240"/>
      </w:pPr>
      <w:bookmarkStart w:id="182" w:name="Biao_4_HAS__BLEDPing_Fen"/>
      <w:r>
        <w:rPr>
          <w:noProof/>
        </w:rPr>
        <w:drawing>
          <wp:anchor distT="0" distB="0" distL="0" distR="0" simplePos="0" relativeHeight="251669504" behindDoc="0" locked="0" layoutInCell="1" allowOverlap="1" wp14:anchorId="54DE72BF" wp14:editId="54DE72C0">
            <wp:simplePos x="0" y="0"/>
            <wp:positionH relativeFrom="margin">
              <wp:align>center</wp:align>
            </wp:positionH>
            <wp:positionV relativeFrom="line">
              <wp:align>top</wp:align>
            </wp:positionV>
            <wp:extent cx="4635500" cy="2324100"/>
            <wp:effectExtent l="0" t="0" r="0" b="0"/>
            <wp:wrapTopAndBottom/>
            <wp:docPr id="11" name="txt087_1.jpg" descr="txt087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xt087_1.jpg" descr="txt087_1.jpg"/>
                    <pic:cNvPicPr/>
                  </pic:nvPicPr>
                  <pic:blipFill>
                    <a:blip r:embed="rId15"/>
                    <a:stretch>
                      <a:fillRect/>
                    </a:stretch>
                  </pic:blipFill>
                  <pic:spPr>
                    <a:xfrm>
                      <a:off x="0" y="0"/>
                      <a:ext cx="4635500" cy="2324100"/>
                    </a:xfrm>
                    <a:prstGeom prst="rect">
                      <a:avLst/>
                    </a:prstGeom>
                  </pic:spPr>
                </pic:pic>
              </a:graphicData>
            </a:graphic>
          </wp:anchor>
        </w:drawing>
      </w:r>
      <w:bookmarkEnd w:id="182"/>
    </w:p>
    <w:p w14:paraId="54DE7249" w14:textId="77777777" w:rsidR="006753D1" w:rsidRDefault="002F4AEE">
      <w:pPr>
        <w:pStyle w:val="Para04"/>
        <w:spacing w:before="240" w:after="240"/>
      </w:pPr>
      <w:r>
        <w:t>（续表）</w:t>
      </w:r>
    </w:p>
    <w:p w14:paraId="54DE724A" w14:textId="77777777" w:rsidR="006753D1" w:rsidRDefault="002F4AEE">
      <w:pPr>
        <w:pStyle w:val="Para03"/>
        <w:spacing w:before="240" w:after="240"/>
      </w:pPr>
      <w:bookmarkStart w:id="183" w:name="_Xu_Biao_1"/>
      <w:r>
        <w:rPr>
          <w:noProof/>
        </w:rPr>
        <w:drawing>
          <wp:anchor distT="0" distB="0" distL="0" distR="0" simplePos="0" relativeHeight="251670528" behindDoc="0" locked="0" layoutInCell="1" allowOverlap="1" wp14:anchorId="54DE72C1" wp14:editId="54DE72C2">
            <wp:simplePos x="0" y="0"/>
            <wp:positionH relativeFrom="margin">
              <wp:align>center</wp:align>
            </wp:positionH>
            <wp:positionV relativeFrom="line">
              <wp:align>top</wp:align>
            </wp:positionV>
            <wp:extent cx="4622800" cy="1016000"/>
            <wp:effectExtent l="0" t="0" r="0" b="0"/>
            <wp:wrapTopAndBottom/>
            <wp:docPr id="12" name="txt087_2.jpg" descr="txt087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xt087_2.jpg" descr="txt087_2.jpg"/>
                    <pic:cNvPicPr/>
                  </pic:nvPicPr>
                  <pic:blipFill>
                    <a:blip r:embed="rId16"/>
                    <a:stretch>
                      <a:fillRect/>
                    </a:stretch>
                  </pic:blipFill>
                  <pic:spPr>
                    <a:xfrm>
                      <a:off x="0" y="0"/>
                      <a:ext cx="4622800" cy="1016000"/>
                    </a:xfrm>
                    <a:prstGeom prst="rect">
                      <a:avLst/>
                    </a:prstGeom>
                  </pic:spPr>
                </pic:pic>
              </a:graphicData>
            </a:graphic>
          </wp:anchor>
        </w:drawing>
      </w:r>
      <w:bookmarkEnd w:id="183"/>
    </w:p>
    <w:p w14:paraId="54DE724B" w14:textId="77777777" w:rsidR="006753D1" w:rsidRDefault="002F4AEE">
      <w:pPr>
        <w:pStyle w:val="Para01"/>
        <w:pageBreakBefore/>
        <w:spacing w:before="240" w:after="240"/>
        <w:rPr>
          <w:rFonts w:hint="eastAsia"/>
        </w:rPr>
      </w:pPr>
      <w:bookmarkStart w:id="184" w:name="Top_of_txt088_html"/>
      <w:bookmarkStart w:id="185" w:name="82_Chu_Xie_Feng_Xian_Gao_De_Fang"/>
      <w:r>
        <w:t xml:space="preserve">82 </w:t>
      </w:r>
      <w:r>
        <w:t>出血风险高的房颤患者要抗凝治疗吗？</w:t>
      </w:r>
      <w:bookmarkEnd w:id="184"/>
      <w:bookmarkEnd w:id="185"/>
    </w:p>
    <w:p w14:paraId="54DE724C" w14:textId="77777777" w:rsidR="006753D1" w:rsidRDefault="002F4AEE">
      <w:pPr>
        <w:spacing w:before="120" w:after="120"/>
        <w:ind w:firstLine="480"/>
      </w:pPr>
      <w:r>
        <w:t>必须纠正一个误区，不应将</w:t>
      </w:r>
      <w:r>
        <w:t>HAS—BLED</w:t>
      </w:r>
      <w:r>
        <w:t>评分增高视为抗凝治疗的禁忌证。</w:t>
      </w:r>
    </w:p>
    <w:p w14:paraId="54DE724D" w14:textId="77777777" w:rsidR="006753D1" w:rsidRDefault="002F4AEE">
      <w:pPr>
        <w:spacing w:before="120" w:after="120"/>
        <w:ind w:firstLine="480"/>
      </w:pPr>
      <w:r>
        <w:t>在无抗凝治疗禁忌证的房颤患者中，不能因为出血风险评分高而停止抗凝治疗，出血高风险患者通常也是脑卒中高风险患者，抗凝治疗带来的获益往往高于出血带来的风险。因此，《</w:t>
      </w:r>
      <w:r>
        <w:t xml:space="preserve">2019 AHA/ACC/HRS </w:t>
      </w:r>
      <w:r>
        <w:t>心房颤动患者管理》的建议是，定期评估脑卒中和出血风险，以便重新评估抗凝治疗的必要性及药物的选择，而不是直接放弃抗凝！</w:t>
      </w:r>
    </w:p>
    <w:p w14:paraId="54DE724E" w14:textId="77777777" w:rsidR="006753D1" w:rsidRDefault="002F4AEE">
      <w:pPr>
        <w:spacing w:before="120" w:after="120"/>
        <w:ind w:firstLine="480"/>
      </w:pPr>
      <w:r>
        <w:t>因此，当患者</w:t>
      </w:r>
      <w:r>
        <w:t>HAS—BLED</w:t>
      </w:r>
      <w:r>
        <w:t>评分增高时，临床医生应谨慎地进行获益风险的评估，制订适应的抗凝措施（比如减少新型口服抗凝药物剂量；如果使用华法林抗凝，需要密切监测</w:t>
      </w:r>
      <w:r>
        <w:t>INR</w:t>
      </w:r>
      <w:r>
        <w:t>的变化）；并积极改善可纠正的危险因素，如未控制的高血压、调整肝肾功能、</w:t>
      </w:r>
      <w:r>
        <w:t>INR</w:t>
      </w:r>
      <w:r>
        <w:t>不稳定或停用抗血小板药物等。</w:t>
      </w:r>
    </w:p>
    <w:p w14:paraId="54DE724F" w14:textId="77777777" w:rsidR="006753D1" w:rsidRDefault="002F4AEE">
      <w:pPr>
        <w:pStyle w:val="Para07"/>
        <w:spacing w:before="120" w:after="120"/>
        <w:ind w:firstLine="360"/>
      </w:pPr>
      <w:r>
        <w:t>［注］</w:t>
      </w:r>
      <w:r>
        <w:t>AHA</w:t>
      </w:r>
      <w:r>
        <w:t>：美国心脏协会，</w:t>
      </w:r>
      <w:r>
        <w:t>ACC</w:t>
      </w:r>
      <w:r>
        <w:t>：美国心脏病学会，</w:t>
      </w:r>
      <w:r>
        <w:t>HRS</w:t>
      </w:r>
      <w:r>
        <w:t>：美国心律学会</w:t>
      </w:r>
    </w:p>
    <w:p w14:paraId="54DE7250" w14:textId="77777777" w:rsidR="006753D1" w:rsidRDefault="002F4AEE">
      <w:pPr>
        <w:pStyle w:val="Para01"/>
        <w:pageBreakBefore/>
        <w:spacing w:before="240" w:after="240"/>
        <w:rPr>
          <w:rFonts w:hint="eastAsia"/>
        </w:rPr>
      </w:pPr>
      <w:bookmarkStart w:id="186" w:name="Top_of_txt089_html"/>
      <w:bookmarkStart w:id="187" w:name="83_Fang_Zhan_Dao_Guan_Jie_Ru_Zhu"/>
      <w:r>
        <w:t xml:space="preserve">83 </w:t>
      </w:r>
      <w:r>
        <w:t>房颤导管介入术后还要抗凝吗？</w:t>
      </w:r>
      <w:bookmarkEnd w:id="186"/>
      <w:bookmarkEnd w:id="187"/>
    </w:p>
    <w:p w14:paraId="54DE7251" w14:textId="77777777" w:rsidR="006753D1" w:rsidRDefault="002F4AEE">
      <w:pPr>
        <w:spacing w:before="120" w:after="120"/>
        <w:ind w:firstLine="480"/>
      </w:pPr>
      <w:r>
        <w:t>目前，关于房颤导管消融后的抗凝治疗策略仍然存在争议。</w:t>
      </w:r>
    </w:p>
    <w:p w14:paraId="54DE7252" w14:textId="77777777" w:rsidR="006753D1" w:rsidRDefault="002F4AEE">
      <w:pPr>
        <w:spacing w:before="120" w:after="120"/>
        <w:ind w:firstLine="480"/>
      </w:pPr>
      <w:r>
        <w:t>欧美相关指南均认为，房颤导管消融后需要继续抗凝。《</w:t>
      </w:r>
      <w:r>
        <w:t>2016</w:t>
      </w:r>
      <w:r>
        <w:t>欧洲心房颤动管理指南》建议，脑卒中高危者在消融成功后应继续抗凝治疗（</w:t>
      </w:r>
      <w:r>
        <w:t>Ⅱa</w:t>
      </w:r>
      <w:r>
        <w:t>，</w:t>
      </w:r>
      <w:r>
        <w:t>C</w:t>
      </w:r>
      <w:r>
        <w:t>）。《</w:t>
      </w:r>
      <w:r>
        <w:t>2017 HRS/EHRA/ECAS/APHRS/SOLAECE</w:t>
      </w:r>
      <w:r>
        <w:t>心房颤动导管和外科消融专家共识》建议，不论消融成功与否，应根据患者脑卒中风险给予抗凝（</w:t>
      </w:r>
      <w:r>
        <w:t>Ⅰ</w:t>
      </w:r>
      <w:r>
        <w:t>，</w:t>
      </w:r>
      <w:r>
        <w:t>C</w:t>
      </w:r>
      <w:r>
        <w:t>）。</w:t>
      </w:r>
      <w:r>
        <w:t>2014</w:t>
      </w:r>
      <w:r>
        <w:t>年和</w:t>
      </w:r>
      <w:r>
        <w:t>2019</w:t>
      </w:r>
      <w:r>
        <w:t>年的《</w:t>
      </w:r>
      <w:r>
        <w:t>AHA/ACC/HRS</w:t>
      </w:r>
      <w:r>
        <w:t>心房颤动指南》均不推荐单纯以避免抗凝治疗为目的的导管消融来维持窦性心律（</w:t>
      </w:r>
      <w:r>
        <w:t>Ⅲ</w:t>
      </w:r>
      <w:r>
        <w:t>，</w:t>
      </w:r>
      <w:r>
        <w:t>C</w:t>
      </w:r>
      <w:r>
        <w:t>）。</w:t>
      </w:r>
    </w:p>
    <w:p w14:paraId="54DE7253" w14:textId="77777777" w:rsidR="006753D1" w:rsidRDefault="002F4AEE">
      <w:pPr>
        <w:spacing w:before="120" w:after="120"/>
        <w:ind w:firstLine="480"/>
      </w:pPr>
      <w:r>
        <w:t>但在我国的临床实践中，大量的房颤消融后患者是不抗凝的。即使在美国，消融后停用抗凝药物的比例仍然较高。</w:t>
      </w:r>
      <w:r>
        <w:t>2005—2014</w:t>
      </w:r>
      <w:r>
        <w:t>年来自美国</w:t>
      </w:r>
      <w:r>
        <w:t>OptumLabsd</w:t>
      </w:r>
      <w:r>
        <w:t>数据库的资料（</w:t>
      </w:r>
      <w:r>
        <w:t>6 886</w:t>
      </w:r>
      <w:r>
        <w:t>例）显示，术后</w:t>
      </w:r>
      <w:r>
        <w:t>12</w:t>
      </w:r>
      <w:r>
        <w:t>个月持续口服抗凝治疗的比例仅为</w:t>
      </w:r>
      <w:r>
        <w:t>31.3%</w:t>
      </w:r>
      <w:r>
        <w:t>，脑卒中低危和高危患者术后</w:t>
      </w:r>
      <w:r>
        <w:t>1</w:t>
      </w:r>
      <w:r>
        <w:t>年的停药率分别为</w:t>
      </w:r>
      <w:r>
        <w:t>82%</w:t>
      </w:r>
      <w:r>
        <w:t>和</w:t>
      </w:r>
      <w:r>
        <w:t>62.5%</w:t>
      </w:r>
      <w:r>
        <w:t>。</w:t>
      </w:r>
    </w:p>
    <w:p w14:paraId="54DE7254" w14:textId="77777777" w:rsidR="006753D1" w:rsidRDefault="002F4AEE">
      <w:pPr>
        <w:spacing w:before="120" w:after="120"/>
        <w:ind w:firstLine="480"/>
      </w:pPr>
      <w:r>
        <w:t>一般认为，由于导管消融后患者转复窦性心律后可能出现心房顿抑、射频消融术对左心房机械功能的影响、消融过程中可能发生血栓栓塞等问题，该类患者术后需要进行短期（术后</w:t>
      </w:r>
      <w:r>
        <w:t>3</w:t>
      </w:r>
      <w:r>
        <w:t>个月）抗凝治疗。但消融术后无症状房颤的发生率并不低，而这类房颤患者同样存在较高的血栓栓塞风险，因此，</w:t>
      </w:r>
      <w:r>
        <w:t>3</w:t>
      </w:r>
      <w:r>
        <w:t>个月后是否需要继续抗凝仍然存在争议。目前认为，房颤消融后，无论患者是否发生房颤，应该根据患者发生脑卒中的危险因素决定是否继续抗凝，</w:t>
      </w:r>
      <w:r>
        <w:t>CHA</w:t>
      </w:r>
      <w:r>
        <w:rPr>
          <w:rStyle w:val="0Text"/>
        </w:rPr>
        <w:t>2</w:t>
      </w:r>
      <w:r>
        <w:t>DS</w:t>
      </w:r>
      <w:r>
        <w:rPr>
          <w:rStyle w:val="0Text"/>
        </w:rPr>
        <w:t>2</w:t>
      </w:r>
      <w:r>
        <w:t>—VASc</w:t>
      </w:r>
      <w:r>
        <w:t>评分高的患者术后可能需要终身抗凝。</w:t>
      </w:r>
    </w:p>
    <w:p w14:paraId="54DE7255" w14:textId="77777777" w:rsidR="006753D1" w:rsidRDefault="002F4AEE">
      <w:pPr>
        <w:pStyle w:val="Para07"/>
        <w:spacing w:before="120" w:after="120"/>
        <w:ind w:firstLine="360"/>
      </w:pPr>
      <w:r>
        <w:t>［注］</w:t>
      </w:r>
      <w:r>
        <w:t>HRS</w:t>
      </w:r>
      <w:r>
        <w:t>：美国心律学会；</w:t>
      </w:r>
      <w:r>
        <w:t>EHRA</w:t>
      </w:r>
      <w:r>
        <w:t>：欧洲心率协会；</w:t>
      </w:r>
      <w:r>
        <w:t>ECAS</w:t>
      </w:r>
      <w:r>
        <w:t>：欧洲心律失常学会；</w:t>
      </w:r>
      <w:r>
        <w:t>APHRS</w:t>
      </w:r>
      <w:r>
        <w:t>：亚太心律学会；</w:t>
      </w:r>
      <w:r>
        <w:t>SOLAECE</w:t>
      </w:r>
      <w:r>
        <w:t>：拉丁美洲心脏起搏与电生理学会</w:t>
      </w:r>
    </w:p>
    <w:p w14:paraId="54DE7256" w14:textId="77777777" w:rsidR="006753D1" w:rsidRDefault="002F4AEE">
      <w:pPr>
        <w:pStyle w:val="Para01"/>
        <w:pageBreakBefore/>
        <w:spacing w:before="240" w:after="240"/>
        <w:rPr>
          <w:rFonts w:hint="eastAsia"/>
        </w:rPr>
      </w:pPr>
      <w:bookmarkStart w:id="188" w:name="84_Fang_Zhan_Wei_Chuang_Wai_Ke_S"/>
      <w:bookmarkStart w:id="189" w:name="Top_of_txt090_html"/>
      <w:r>
        <w:t xml:space="preserve">84 </w:t>
      </w:r>
      <w:r>
        <w:t>房颤微创外科手术后还要抗凝吗？</w:t>
      </w:r>
      <w:bookmarkEnd w:id="188"/>
      <w:bookmarkEnd w:id="189"/>
    </w:p>
    <w:p w14:paraId="54DE7257" w14:textId="77777777" w:rsidR="006753D1" w:rsidRDefault="002F4AEE">
      <w:pPr>
        <w:spacing w:before="120" w:after="120"/>
        <w:ind w:firstLine="480"/>
      </w:pPr>
      <w:r>
        <w:t>房颤治疗最早起源于外科，而且外科治疗房颤的效果特别好。</w:t>
      </w:r>
      <w:r>
        <w:t>COX</w:t>
      </w:r>
      <w:r>
        <w:t>教授在</w:t>
      </w:r>
      <w:r>
        <w:t>1987</w:t>
      </w:r>
      <w:r>
        <w:t>年就研究了房颤的外科手术技术，并最终设计了</w:t>
      </w:r>
      <w:r>
        <w:t>COX Ⅲ</w:t>
      </w:r>
      <w:r>
        <w:t>型手术方式，通过左心房、右心房的切割分离，消除房颤兴奋灶的传导、房颤波的折返，其术后</w:t>
      </w:r>
      <w:r>
        <w:t>5</w:t>
      </w:r>
      <w:r>
        <w:t>年窦性维持率可高达</w:t>
      </w:r>
      <w:r>
        <w:t>95%</w:t>
      </w:r>
      <w:r>
        <w:t>以上。</w:t>
      </w:r>
    </w:p>
    <w:p w14:paraId="54DE7258" w14:textId="77777777" w:rsidR="006753D1" w:rsidRDefault="002F4AEE">
      <w:pPr>
        <w:spacing w:before="120" w:after="120"/>
        <w:ind w:firstLine="480"/>
      </w:pPr>
      <w:r>
        <w:t>目前，随着消融能量的进展，传统的迷宫</w:t>
      </w:r>
      <w:r>
        <w:t>Ⅲ</w:t>
      </w:r>
      <w:r>
        <w:t>型手术已经开展得比较少，取代它的是以射频等能量替代</w:t>
      </w:r>
      <w:r>
        <w:t>“</w:t>
      </w:r>
      <w:r>
        <w:t>切和缝</w:t>
      </w:r>
      <w:r>
        <w:t>”</w:t>
      </w:r>
      <w:r>
        <w:t>技术的迷宫</w:t>
      </w:r>
      <w:r>
        <w:t>Ⅳ</w:t>
      </w:r>
      <w:r>
        <w:t>型手术。迷宫</w:t>
      </w:r>
      <w:r>
        <w:t>Ⅳ</w:t>
      </w:r>
      <w:r>
        <w:t>型手术需要体外循环，一般是合并有器质性心脏病患者在行心脏外科手术时完成，这类患者术中一般都会切除左心耳，基本消除了栓塞的风险。但术后是否继续需要抗凝，取决于同期进行的其他手术，比如瓣膜置换、瓣膜成形、冠状动脉搭桥术等。抗凝时间的长短是由这类同期手术来决定的。</w:t>
      </w:r>
    </w:p>
    <w:p w14:paraId="54DE7259" w14:textId="77777777" w:rsidR="006753D1" w:rsidRDefault="002F4AEE">
      <w:pPr>
        <w:spacing w:before="120" w:after="120"/>
        <w:ind w:firstLine="480"/>
      </w:pPr>
      <w:r>
        <w:t>近年来，由于射频消融技术的发展，微创外科应用消融钳进行房颤消融手术取得十分有效的治疗效果。微创外科消融手术时同时切除了左心耳，这样术后一般只需要抗凝</w:t>
      </w:r>
      <w:r>
        <w:t>3</w:t>
      </w:r>
      <w:r>
        <w:t>个月，在心内膜的消融线完全内膜化后就可以停止抗凝了，极大地减少了患者服用抗凝药物带来的出血风险。</w:t>
      </w:r>
    </w:p>
    <w:p w14:paraId="54DE725A" w14:textId="77777777" w:rsidR="006753D1" w:rsidRDefault="002F4AEE">
      <w:pPr>
        <w:pStyle w:val="Para01"/>
        <w:pageBreakBefore/>
        <w:spacing w:before="240" w:after="240"/>
        <w:rPr>
          <w:rFonts w:hint="eastAsia"/>
        </w:rPr>
      </w:pPr>
      <w:bookmarkStart w:id="190" w:name="85_Fang_Zhan_He_Bing_Xin_Zang_Ba"/>
      <w:bookmarkStart w:id="191" w:name="Top_of_txt091_html"/>
      <w:r>
        <w:t xml:space="preserve">85 </w:t>
      </w:r>
      <w:r>
        <w:t>房颤合并心脏瓣膜成形术的患者如何抗凝？</w:t>
      </w:r>
      <w:bookmarkEnd w:id="190"/>
      <w:bookmarkEnd w:id="191"/>
    </w:p>
    <w:p w14:paraId="54DE725B" w14:textId="77777777" w:rsidR="006753D1" w:rsidRDefault="002F4AEE">
      <w:pPr>
        <w:spacing w:before="120" w:after="120"/>
        <w:ind w:firstLine="480"/>
      </w:pPr>
      <w:r>
        <w:t>房颤合并心脏瓣膜成形术的患者如何抗凝取决于患者术中是否同期接受过房颤消融术和左心耳切除术。</w:t>
      </w:r>
    </w:p>
    <w:p w14:paraId="54DE725C" w14:textId="77777777" w:rsidR="006753D1" w:rsidRDefault="002F4AEE">
      <w:pPr>
        <w:spacing w:before="120" w:after="120"/>
        <w:ind w:firstLine="480"/>
      </w:pPr>
      <w:r>
        <w:t>如果术中同时做了房颤消融术和左心耳切除术，一般按照瓣膜成形术的常规抗凝，即每日服用华法林，保持</w:t>
      </w:r>
      <w:r>
        <w:t>INR 2.0</w:t>
      </w:r>
      <w:r>
        <w:t>～</w:t>
      </w:r>
      <w:r>
        <w:t>3.0</w:t>
      </w:r>
      <w:r>
        <w:t>之间，服用半年。如果没有同期行房颤消融术和左心耳切除术，那么术后因为房颤持续存在，仍须终身抗凝。</w:t>
      </w:r>
    </w:p>
    <w:p w14:paraId="54DE725D" w14:textId="77777777" w:rsidR="006753D1" w:rsidRDefault="002F4AEE">
      <w:pPr>
        <w:pStyle w:val="Para01"/>
        <w:pageBreakBefore/>
        <w:spacing w:before="240" w:after="240"/>
        <w:rPr>
          <w:rFonts w:hint="eastAsia"/>
        </w:rPr>
      </w:pPr>
      <w:bookmarkStart w:id="192" w:name="86_Man_Xin_Shi_Lu_Fang_Zhan_De_Z"/>
      <w:bookmarkStart w:id="193" w:name="Top_of_txt092_html"/>
      <w:r>
        <w:t xml:space="preserve">86 </w:t>
      </w:r>
      <w:r>
        <w:t>慢心室率房颤的主要特点、危害及其治疗原则是什么？</w:t>
      </w:r>
      <w:bookmarkEnd w:id="192"/>
      <w:bookmarkEnd w:id="193"/>
    </w:p>
    <w:p w14:paraId="54DE725E" w14:textId="77777777" w:rsidR="006753D1" w:rsidRDefault="002F4AEE">
      <w:pPr>
        <w:spacing w:before="120" w:after="120"/>
        <w:ind w:firstLine="480"/>
      </w:pPr>
      <w:r>
        <w:t>1</w:t>
      </w:r>
      <w:r>
        <w:t>）慢心室率房颤的主要特点</w:t>
      </w:r>
    </w:p>
    <w:p w14:paraId="54DE725F" w14:textId="77777777" w:rsidR="006753D1" w:rsidRDefault="002F4AEE">
      <w:pPr>
        <w:spacing w:before="120" w:after="120"/>
        <w:ind w:firstLine="480"/>
      </w:pPr>
      <w:r>
        <w:t>（</w:t>
      </w:r>
      <w:r>
        <w:t>1</w:t>
      </w:r>
      <w:r>
        <w:t>）房颤伴间歇性或持续性长</w:t>
      </w:r>
      <w:r>
        <w:t>RR</w:t>
      </w:r>
      <w:r>
        <w:t>间期，</w:t>
      </w:r>
      <w:r>
        <w:t>24</w:t>
      </w:r>
      <w:r>
        <w:t>小时动态心电图（</w:t>
      </w:r>
      <w:r>
        <w:t>Holter</w:t>
      </w:r>
      <w:r>
        <w:t>）显示有大于</w:t>
      </w:r>
      <w:r>
        <w:t>3</w:t>
      </w:r>
      <w:r>
        <w:t>秒的长间歇；</w:t>
      </w:r>
    </w:p>
    <w:p w14:paraId="54DE7260" w14:textId="77777777" w:rsidR="006753D1" w:rsidRDefault="002F4AEE">
      <w:pPr>
        <w:spacing w:before="120" w:after="120"/>
        <w:ind w:firstLine="480"/>
      </w:pPr>
      <w:r>
        <w:t>（</w:t>
      </w:r>
      <w:r>
        <w:t>2</w:t>
      </w:r>
      <w:r>
        <w:t>）心室率＜</w:t>
      </w:r>
      <w:r>
        <w:t>60</w:t>
      </w:r>
      <w:r>
        <w:t>次</w:t>
      </w:r>
      <w:r>
        <w:t>/</w:t>
      </w:r>
      <w:r>
        <w:t>分钟。</w:t>
      </w:r>
    </w:p>
    <w:p w14:paraId="54DE7261" w14:textId="77777777" w:rsidR="006753D1" w:rsidRDefault="002F4AEE">
      <w:pPr>
        <w:spacing w:before="120" w:after="120"/>
        <w:ind w:firstLine="480"/>
      </w:pPr>
      <w:r>
        <w:t>2</w:t>
      </w:r>
      <w:r>
        <w:t>）慢心室率房颤的主要危害</w:t>
      </w:r>
    </w:p>
    <w:p w14:paraId="54DE7262" w14:textId="77777777" w:rsidR="006753D1" w:rsidRDefault="002F4AEE">
      <w:pPr>
        <w:spacing w:before="120" w:after="120"/>
        <w:ind w:firstLine="480"/>
      </w:pPr>
      <w:r>
        <w:t>（</w:t>
      </w:r>
      <w:r>
        <w:t>1</w:t>
      </w:r>
      <w:r>
        <w:t>）房室搏动不协调，使心功能受影响。</w:t>
      </w:r>
    </w:p>
    <w:p w14:paraId="54DE7263" w14:textId="77777777" w:rsidR="006753D1" w:rsidRDefault="002F4AEE">
      <w:pPr>
        <w:spacing w:before="120" w:after="120"/>
        <w:ind w:firstLine="480"/>
      </w:pPr>
      <w:r>
        <w:t>（</w:t>
      </w:r>
      <w:r>
        <w:t>2</w:t>
      </w:r>
      <w:r>
        <w:t>）显著增加患者的血栓栓塞风险（脑卒中占</w:t>
      </w:r>
      <w:r>
        <w:t>80%</w:t>
      </w:r>
      <w:r>
        <w:t>，外周血栓栓塞占</w:t>
      </w:r>
      <w:r>
        <w:t>20%</w:t>
      </w:r>
      <w:r>
        <w:t>）。</w:t>
      </w:r>
    </w:p>
    <w:p w14:paraId="54DE7264" w14:textId="77777777" w:rsidR="006753D1" w:rsidRDefault="002F4AEE">
      <w:pPr>
        <w:spacing w:before="120" w:after="120"/>
        <w:ind w:firstLine="480"/>
      </w:pPr>
      <w:r>
        <w:t>3</w:t>
      </w:r>
      <w:r>
        <w:t>）慢心室率房颤的治疗原则</w:t>
      </w:r>
    </w:p>
    <w:p w14:paraId="54DE7265" w14:textId="77777777" w:rsidR="006753D1" w:rsidRDefault="002F4AEE">
      <w:pPr>
        <w:spacing w:before="120" w:after="120"/>
        <w:ind w:firstLine="480"/>
      </w:pPr>
      <w:r>
        <w:t>慢心室率房颤的治疗原则与其他房颤相似，主要包括节律控制和抗凝治疗。但结合慢心室率房颤的特点，又有所不同。</w:t>
      </w:r>
    </w:p>
    <w:p w14:paraId="54DE7266" w14:textId="77777777" w:rsidR="006753D1" w:rsidRDefault="002F4AEE">
      <w:pPr>
        <w:spacing w:before="120" w:after="120"/>
        <w:ind w:firstLine="480"/>
      </w:pPr>
      <w:r>
        <w:t>（</w:t>
      </w:r>
      <w:r>
        <w:t>1</w:t>
      </w:r>
      <w:r>
        <w:t>）心室率慢，故无须药物控制心室率。</w:t>
      </w:r>
    </w:p>
    <w:p w14:paraId="54DE7267" w14:textId="77777777" w:rsidR="006753D1" w:rsidRDefault="002F4AEE">
      <w:pPr>
        <w:spacing w:before="120" w:after="120"/>
        <w:ind w:firstLine="480"/>
      </w:pPr>
      <w:r>
        <w:t>（</w:t>
      </w:r>
      <w:r>
        <w:t>2</w:t>
      </w:r>
      <w:r>
        <w:t>）心室率明显偏慢者，需植入心脏临时或永久起搏器进行保护。</w:t>
      </w:r>
    </w:p>
    <w:p w14:paraId="54DE7268" w14:textId="77777777" w:rsidR="006753D1" w:rsidRDefault="002F4AEE">
      <w:pPr>
        <w:spacing w:before="120" w:after="120"/>
        <w:ind w:firstLine="480"/>
      </w:pPr>
      <w:r>
        <w:t>（</w:t>
      </w:r>
      <w:r>
        <w:t>3</w:t>
      </w:r>
      <w:r>
        <w:t>）有高度房室传导阻滞或心室率</w:t>
      </w:r>
      <w:r>
        <w:t>≤50</w:t>
      </w:r>
      <w:r>
        <w:t>次</w:t>
      </w:r>
      <w:r>
        <w:t>/</w:t>
      </w:r>
      <w:r>
        <w:t>分钟者，选用电复律或消融复律前，建议植入临时或永久心脏起搏器进行保护。</w:t>
      </w:r>
    </w:p>
    <w:p w14:paraId="54DE7269" w14:textId="77777777" w:rsidR="006753D1" w:rsidRDefault="002F4AEE">
      <w:pPr>
        <w:spacing w:before="120" w:after="120"/>
        <w:ind w:firstLine="480"/>
      </w:pPr>
      <w:r>
        <w:t>心室率慢的房颤患者，尽管不像大部分房颤患者有增快且紊乱的心室率，但房颤疾病本身的风险和危害丝毫不小于其他患者，因此亦需要积极有效的治疗。</w:t>
      </w:r>
    </w:p>
    <w:p w14:paraId="54DE726A" w14:textId="77777777" w:rsidR="006753D1" w:rsidRDefault="002F4AEE">
      <w:pPr>
        <w:pStyle w:val="Para01"/>
        <w:pageBreakBefore/>
        <w:spacing w:before="240" w:after="240"/>
        <w:rPr>
          <w:rFonts w:hint="eastAsia"/>
        </w:rPr>
      </w:pPr>
      <w:bookmarkStart w:id="194" w:name="87_Fang_Zhan_Yu_Qi_Bo_Qi_Shi_Shi"/>
      <w:bookmarkStart w:id="195" w:name="Top_of_txt093_html"/>
      <w:r>
        <w:t xml:space="preserve">87 </w:t>
      </w:r>
      <w:r>
        <w:t>房颤与起搏器是什么关系？</w:t>
      </w:r>
      <w:bookmarkEnd w:id="194"/>
      <w:bookmarkEnd w:id="195"/>
    </w:p>
    <w:p w14:paraId="54DE726B" w14:textId="77777777" w:rsidR="006753D1" w:rsidRDefault="002F4AEE">
      <w:pPr>
        <w:spacing w:before="120" w:after="120"/>
        <w:ind w:firstLine="480"/>
      </w:pPr>
      <w:r>
        <w:t>心脏起搏器的植入是目前治疗症状性心动过缓唯一有效的治疗，但植入起搏器后房颤的累积发生率高达</w:t>
      </w:r>
      <w:r>
        <w:t>30%</w:t>
      </w:r>
      <w:r>
        <w:t>～</w:t>
      </w:r>
      <w:r>
        <w:t>40%</w:t>
      </w:r>
      <w:r>
        <w:t>，显著高于无起搏器植入的普通人群。</w:t>
      </w:r>
    </w:p>
    <w:p w14:paraId="54DE726C" w14:textId="77777777" w:rsidR="006753D1" w:rsidRDefault="002F4AEE">
      <w:pPr>
        <w:spacing w:before="120" w:after="120"/>
        <w:ind w:firstLine="480"/>
      </w:pPr>
      <w:r>
        <w:t>房颤患者植入起搏器主要是治疗有症状的心动过缓，尚无研究证明起搏器的植入能够预防新发房颤。对于有房颤病史的患者，有人建议植入单心房或双心房起搏器以减少房颤复发。目前，尚无确凿证据支持对有房颤史但无起搏指征的患者植入心房起搏器来预防房颤。很多房颤患者存在窦房结功能障碍和有症状的心动过缓，需要植入起搏器。此外，抗心律失常药物治疗可能导致窦房结或房室结功能障碍，可能需要植入起搏器才能上调药物剂量。</w:t>
      </w:r>
    </w:p>
    <w:p w14:paraId="54DE726D" w14:textId="77777777" w:rsidR="006753D1" w:rsidRDefault="002F4AEE">
      <w:pPr>
        <w:spacing w:before="120" w:after="120"/>
        <w:ind w:firstLine="480"/>
      </w:pPr>
      <w:r>
        <w:t>生理性起搏是指维持房室同步性。对于需要永久性植入起搏器的房颤患者，应植入双腔起搏器，将程控设为生理性起搏。生理性起搏可以显著降低房颤的发生率。单纯右心室起搏会打乱正常窦性心律下的正常房室激动顺序。右心室起搏不能在心室激动前激动心房的现象，称为房室不同步，可能诱发房颤。此外，右心室起搏会导致右心室先于左心室收缩，室间隔先于左心室侧壁收缩，该效应类似左束支传导阻滞，该现象称为心室不同步，也可诱发房颤。</w:t>
      </w:r>
    </w:p>
    <w:p w14:paraId="54DE726E" w14:textId="77777777" w:rsidR="006753D1" w:rsidRDefault="002F4AEE">
      <w:pPr>
        <w:pStyle w:val="Para01"/>
        <w:pageBreakBefore/>
        <w:spacing w:before="240" w:after="240"/>
        <w:rPr>
          <w:rFonts w:hint="eastAsia"/>
        </w:rPr>
      </w:pPr>
      <w:bookmarkStart w:id="196" w:name="88_Fang_Zhan_He_Bing_Chang_Jian"/>
      <w:bookmarkStart w:id="197" w:name="Top_of_txt094_html"/>
      <w:r>
        <w:t xml:space="preserve">88 </w:t>
      </w:r>
      <w:r>
        <w:t>房颤合并长间歇一定要安装心脏起搏器吗？</w:t>
      </w:r>
      <w:bookmarkEnd w:id="196"/>
      <w:bookmarkEnd w:id="197"/>
    </w:p>
    <w:p w14:paraId="54DE726F" w14:textId="77777777" w:rsidR="006753D1" w:rsidRDefault="002F4AEE">
      <w:pPr>
        <w:spacing w:before="120" w:after="120"/>
        <w:ind w:firstLine="480"/>
      </w:pPr>
      <w:r>
        <w:t>对于</w:t>
      </w:r>
      <w:r>
        <w:t>Ⅲ</w:t>
      </w:r>
      <w:r>
        <w:t>度房室传导阻滞或进展的</w:t>
      </w:r>
      <w:r>
        <w:t>Ⅱ</w:t>
      </w:r>
      <w:r>
        <w:t>度房室传导阻滞，如患者出现长间歇心脏停搏时间</w:t>
      </w:r>
      <w:r>
        <w:t>≥3</w:t>
      </w:r>
      <w:r>
        <w:t>秒，或者在清醒状态下逸搏节律＜</w:t>
      </w:r>
      <w:r>
        <w:t>40</w:t>
      </w:r>
      <w:r>
        <w:t>次</w:t>
      </w:r>
      <w:r>
        <w:t>/</w:t>
      </w:r>
      <w:r>
        <w:t>分钟的无症状患者，均应植入心脏起搏器。</w:t>
      </w:r>
    </w:p>
    <w:p w14:paraId="54DE7270" w14:textId="77777777" w:rsidR="006753D1" w:rsidRDefault="002F4AEE">
      <w:pPr>
        <w:spacing w:before="120" w:after="120"/>
        <w:ind w:firstLine="480"/>
      </w:pPr>
      <w:r>
        <w:t>但对于房颤合并长间歇是否一定需要安装心脏起搏器呢？那就需要根据患者具体病情进行具体分析，对于心室率明显偏慢者，建议植入心脏临时或永久起搏器进行保护，起搏器植入治疗时机：</w:t>
      </w:r>
      <w:r>
        <w:t>①</w:t>
      </w:r>
      <w:r>
        <w:t>心室率持续＜</w:t>
      </w:r>
      <w:r>
        <w:t>40</w:t>
      </w:r>
      <w:r>
        <w:t>次</w:t>
      </w:r>
      <w:r>
        <w:t>/</w:t>
      </w:r>
      <w:r>
        <w:t>分钟；</w:t>
      </w:r>
      <w:r>
        <w:t>②</w:t>
      </w:r>
      <w:r>
        <w:t>房颤伴长间期</w:t>
      </w:r>
      <w:r>
        <w:t>≥5</w:t>
      </w:r>
      <w:r>
        <w:t>秒；</w:t>
      </w:r>
      <w:r>
        <w:t>③</w:t>
      </w:r>
      <w:r>
        <w:t>房颤心室率慢伴心衰，需要使用对房室结有抑制作用的药物时。</w:t>
      </w:r>
    </w:p>
    <w:p w14:paraId="54DE7271" w14:textId="77777777" w:rsidR="006753D1" w:rsidRDefault="002F4AEE">
      <w:pPr>
        <w:spacing w:before="120" w:after="120"/>
        <w:ind w:firstLine="480"/>
      </w:pPr>
      <w:r>
        <w:t>但并非所有房颤合并长间歇均需安装心脏起搏器。以往研究发现，房颤引起心房的电重构和结构重构易影响窦房结功能，房颤持续</w:t>
      </w:r>
      <w:r>
        <w:t>1</w:t>
      </w:r>
      <w:r>
        <w:t>年的患者中可有</w:t>
      </w:r>
      <w:r>
        <w:t>20%</w:t>
      </w:r>
      <w:r>
        <w:t>出现窦房结功能低下，持续</w:t>
      </w:r>
      <w:r>
        <w:t>2</w:t>
      </w:r>
      <w:r>
        <w:t>年的患者中可高达</w:t>
      </w:r>
      <w:r>
        <w:t>55%</w:t>
      </w:r>
      <w:r>
        <w:t>。表明部分患者在通过电复律或消融复律恢复窦性心律后，可能无法维持正常窦性心律而表现为窦性心动过缓或病窦综合征。</w:t>
      </w:r>
    </w:p>
    <w:p w14:paraId="54DE7272" w14:textId="77777777" w:rsidR="006753D1" w:rsidRDefault="002F4AEE">
      <w:pPr>
        <w:spacing w:before="120" w:after="120"/>
        <w:ind w:firstLine="480"/>
      </w:pPr>
      <w:r>
        <w:t>因而，对于有高度房室传导阻滞或心室率</w:t>
      </w:r>
      <w:r>
        <w:t>≤50</w:t>
      </w:r>
      <w:r>
        <w:t>次</w:t>
      </w:r>
      <w:r>
        <w:t>/</w:t>
      </w:r>
      <w:r>
        <w:t>分钟者，选用电复律或消融复律前，建议植入临时或永久心脏起搏器进行保护。部分房颤合并长间歇的患者在房颤治疗成功后可明显改善甚至完全恢复健康。</w:t>
      </w:r>
    </w:p>
    <w:p w14:paraId="54DE7273" w14:textId="77777777" w:rsidR="006753D1" w:rsidRDefault="002F4AEE">
      <w:pPr>
        <w:pStyle w:val="Para01"/>
        <w:pageBreakBefore/>
        <w:spacing w:before="240" w:after="240"/>
        <w:rPr>
          <w:rFonts w:hint="eastAsia"/>
        </w:rPr>
      </w:pPr>
      <w:bookmarkStart w:id="198" w:name="89_He_Bing_IIIDu_Fang_Shi_Chuan"/>
      <w:bookmarkStart w:id="199" w:name="Top_of_txt095_html"/>
      <w:r>
        <w:t xml:space="preserve">89 </w:t>
      </w:r>
      <w:r>
        <w:t>合并</w:t>
      </w:r>
      <w:r>
        <w:t>Ⅲ</w:t>
      </w:r>
      <w:r>
        <w:t>度房室传导阻滞的房颤患者植入心脏起搏器后，还要处理房颤吗？</w:t>
      </w:r>
      <w:bookmarkEnd w:id="198"/>
      <w:bookmarkEnd w:id="199"/>
    </w:p>
    <w:p w14:paraId="54DE7274" w14:textId="77777777" w:rsidR="006753D1" w:rsidRDefault="002F4AEE">
      <w:pPr>
        <w:spacing w:before="120" w:after="120"/>
        <w:ind w:firstLine="480"/>
      </w:pPr>
      <w:r>
        <w:t>房颤是快速的心律失常，</w:t>
      </w:r>
      <w:r>
        <w:t>Ⅲ</w:t>
      </w:r>
      <w:r>
        <w:t>度房室传导阻滞则是缓慢性心律失常。当房颤出现</w:t>
      </w:r>
      <w:r>
        <w:t>Ⅲ</w:t>
      </w:r>
      <w:r>
        <w:t>度房室传导阻滞，此时治疗首先需要维持心室率，避免患者持续发生晕厥。如果患者反复晕厥，则会危及生命，多需要安装心脏永久起搏器。然而，安装心脏起搏器后，患者仍会发生房颤，房颤导致脑卒中、心功能不全的危害仍存在，因此，房颤仍需进一步处理。</w:t>
      </w:r>
    </w:p>
    <w:p w14:paraId="54DE7275" w14:textId="77777777" w:rsidR="006753D1" w:rsidRDefault="002F4AEE">
      <w:pPr>
        <w:spacing w:before="120" w:after="120"/>
        <w:ind w:firstLine="480"/>
      </w:pPr>
      <w:r>
        <w:t>目前，对于快房颤患者，因为心房已经不再发生患者自主的心跳，而是一个较快的房颤心跳，因此安装单腔的心室起搏器即可。然而，双腔起搏器所产生的效果更符合人体需要，特别适合房室传导阻滞的患者。对已经有心功能不全的患者更应建议首选安装双腔起搏器。因此，对于已安装心脏起搏器的房颤患者，房颤恢复窦性心律后，患者将有机会更换为双腔起搏器。</w:t>
      </w:r>
    </w:p>
    <w:p w14:paraId="54DE7276" w14:textId="77777777" w:rsidR="006753D1" w:rsidRDefault="002F4AEE">
      <w:pPr>
        <w:spacing w:before="120" w:after="120"/>
        <w:ind w:firstLine="480"/>
      </w:pPr>
      <w:r>
        <w:t>综上所述，房颤合并</w:t>
      </w:r>
      <w:r>
        <w:t>Ⅲ</w:t>
      </w:r>
      <w:r>
        <w:t>度房室传导阻滞的患者，安装心脏起搏器后，房颤还需要进一步处理。</w:t>
      </w:r>
    </w:p>
    <w:p w14:paraId="54DE7277" w14:textId="77777777" w:rsidR="006753D1" w:rsidRDefault="002F4AEE">
      <w:pPr>
        <w:pStyle w:val="Para01"/>
        <w:pageBreakBefore/>
        <w:spacing w:before="240" w:after="240"/>
        <w:rPr>
          <w:rFonts w:hint="eastAsia"/>
        </w:rPr>
      </w:pPr>
      <w:bookmarkStart w:id="200" w:name="Top_of_txt096_html"/>
      <w:bookmarkStart w:id="201" w:name="90_Fang_Zhan_He_Bing_Jia_Kang_Ke"/>
      <w:r>
        <w:t xml:space="preserve">90 </w:t>
      </w:r>
      <w:r>
        <w:t>房颤合并甲亢可以做房颤消融术吗？</w:t>
      </w:r>
      <w:bookmarkEnd w:id="200"/>
      <w:bookmarkEnd w:id="201"/>
    </w:p>
    <w:p w14:paraId="54DE7278" w14:textId="77777777" w:rsidR="006753D1" w:rsidRDefault="002F4AEE">
      <w:pPr>
        <w:spacing w:before="120" w:after="120"/>
        <w:ind w:firstLine="480"/>
      </w:pPr>
      <w:r>
        <w:t>（</w:t>
      </w:r>
      <w:r>
        <w:t>1</w:t>
      </w:r>
      <w:r>
        <w:t>）甲亢合并房颤时，首先推荐用药物控制甲亢和心室率，通常不进行房颤消融术治疗；若甲亢控制后，仍存在房颤，可考虑做房颤消融手术。</w:t>
      </w:r>
    </w:p>
    <w:p w14:paraId="54DE7279" w14:textId="77777777" w:rsidR="006753D1" w:rsidRDefault="002F4AEE">
      <w:pPr>
        <w:spacing w:before="120" w:after="120"/>
        <w:ind w:firstLine="480"/>
      </w:pPr>
      <w:r>
        <w:t>（</w:t>
      </w:r>
      <w:r>
        <w:t>2</w:t>
      </w:r>
      <w:r>
        <w:t>）甲亢伴有快速型房颤的初发病例、暂时不适予复律治疗的甲亢和房颤患者、以房颤为首发症状的甲亢患者、针对甲状腺毒症未能有效控制并发房颤的患者，治疗上应当首先考虑控制心室率，同时要注意胺碘酮所导致的甲亢和甲减（胺碘酮禁用于患有甲状腺疾病和碘过敏患者）。因此，甲亢合并房颤时，应积极治疗原发病，使甲亢得到有效控制，与甲亢相关的房颤有时候在不用药物纠正的情况下也可以完全恢复。治疗上应当选用抗甲状腺药物，如硫脲类、碘剂、放射性碘等，必要时可以采用甲状腺手术来控制甲亢的发作。</w:t>
      </w:r>
    </w:p>
    <w:p w14:paraId="54DE727A" w14:textId="77777777" w:rsidR="006753D1" w:rsidRDefault="002F4AEE">
      <w:pPr>
        <w:spacing w:before="120" w:after="120"/>
        <w:ind w:firstLine="480"/>
      </w:pPr>
      <w:r>
        <w:t>（</w:t>
      </w:r>
      <w:r>
        <w:t>3</w:t>
      </w:r>
      <w:r>
        <w:t>）同时结合抗交感神经药物治疗，</w:t>
      </w:r>
      <w:r>
        <w:t>β</w:t>
      </w:r>
      <w:r>
        <w:t>受体阻滞剂全程足量应用，且适时调整剂量，这是标本兼治的方法，大部分患者可以恢复窦性心律。心室率控制目标：静息状态下为</w:t>
      </w:r>
      <w:r>
        <w:t>60</w:t>
      </w:r>
      <w:r>
        <w:t>～</w:t>
      </w:r>
      <w:r>
        <w:t>80</w:t>
      </w:r>
      <w:r>
        <w:t>次</w:t>
      </w:r>
      <w:r>
        <w:t>/</w:t>
      </w:r>
      <w:r>
        <w:t>分钟，轻度活动时</w:t>
      </w:r>
      <w:r>
        <w:t>≤90</w:t>
      </w:r>
      <w:r>
        <w:t>次</w:t>
      </w:r>
      <w:r>
        <w:t>/</w:t>
      </w:r>
      <w:r>
        <w:t>分钟，中度活动时</w:t>
      </w:r>
      <w:r>
        <w:t>90</w:t>
      </w:r>
      <w:r>
        <w:t>～</w:t>
      </w:r>
      <w:r>
        <w:t>115</w:t>
      </w:r>
      <w:r>
        <w:t>次</w:t>
      </w:r>
      <w:r>
        <w:t>/</w:t>
      </w:r>
      <w:r>
        <w:t>分钟。</w:t>
      </w:r>
    </w:p>
    <w:p w14:paraId="54DE727B" w14:textId="77777777" w:rsidR="006753D1" w:rsidRDefault="002F4AEE">
      <w:pPr>
        <w:spacing w:before="120" w:after="120"/>
        <w:ind w:firstLine="480"/>
      </w:pPr>
      <w:r>
        <w:t>（</w:t>
      </w:r>
      <w:r>
        <w:t>4</w:t>
      </w:r>
      <w:r>
        <w:t>）对于甲亢合并房颤的老年患者，还要考虑到心肌缺血、房颤、心衰等因素的影响，进行全面、综合和整体治疗。在合并房颤的患者中，一定要评估出血和血栓的风险，适当应用抗凝药物治疗。</w:t>
      </w:r>
    </w:p>
    <w:p w14:paraId="54DE727C" w14:textId="77777777" w:rsidR="006753D1" w:rsidRDefault="002F4AEE">
      <w:pPr>
        <w:pStyle w:val="Para01"/>
        <w:pageBreakBefore/>
        <w:spacing w:before="240" w:after="240"/>
        <w:rPr>
          <w:rFonts w:hint="eastAsia"/>
        </w:rPr>
      </w:pPr>
      <w:bookmarkStart w:id="202" w:name="91_Fang_Zhan_He_Bing_Jia_Jian_Ke"/>
      <w:bookmarkStart w:id="203" w:name="Top_of_txt097_html"/>
      <w:r>
        <w:t xml:space="preserve">91 </w:t>
      </w:r>
      <w:r>
        <w:t>房颤合并甲减可以做房颤消融术吗？</w:t>
      </w:r>
      <w:bookmarkEnd w:id="202"/>
      <w:bookmarkEnd w:id="203"/>
    </w:p>
    <w:p w14:paraId="54DE727D" w14:textId="77777777" w:rsidR="006753D1" w:rsidRDefault="002F4AEE">
      <w:pPr>
        <w:spacing w:before="120" w:after="120"/>
        <w:ind w:firstLine="480"/>
      </w:pPr>
      <w:r>
        <w:t>既往前瞻性研究显示，游离</w:t>
      </w:r>
      <w:r>
        <w:t>T</w:t>
      </w:r>
      <w:r>
        <w:rPr>
          <w:rStyle w:val="0Text"/>
        </w:rPr>
        <w:t>4</w:t>
      </w:r>
      <w:r>
        <w:t>水平升高即使在正常参考范围也与房颤患病率和发病率增加相关。</w:t>
      </w:r>
      <w:r>
        <w:t>2018</w:t>
      </w:r>
      <w:r>
        <w:t>年美国心脏协会（</w:t>
      </w:r>
      <w:r>
        <w:t>AHA</w:t>
      </w:r>
      <w:r>
        <w:t>）年会上一项对超过</w:t>
      </w:r>
      <w:r>
        <w:t>17.4</w:t>
      </w:r>
      <w:r>
        <w:t>万余例患者的最新研究表明，对于甲减患者，过多的药物治疗可能导致房颤风险增加。</w:t>
      </w:r>
    </w:p>
    <w:p w14:paraId="54DE727E" w14:textId="77777777" w:rsidR="006753D1" w:rsidRDefault="002F4AEE">
      <w:pPr>
        <w:spacing w:before="120" w:after="120"/>
        <w:ind w:firstLine="480"/>
      </w:pPr>
      <w:r>
        <w:t>因此，对于甲减患者发生房颤应注意复查甲状腺功能，如甲状腺功能正常，则可以考虑做房颤消融术；反之，如甲状腺功能异常，在调整左甲状腺素钠片（优甲乐）用量、甲状腺功能恢复正常后仍存在房颤者，则可以考虑做房颤消融术。</w:t>
      </w:r>
    </w:p>
    <w:p w14:paraId="54DE727F" w14:textId="77777777" w:rsidR="006753D1" w:rsidRDefault="002F4AEE">
      <w:pPr>
        <w:pStyle w:val="Para01"/>
        <w:pageBreakBefore/>
        <w:spacing w:before="240" w:after="240"/>
        <w:rPr>
          <w:rFonts w:hint="eastAsia"/>
        </w:rPr>
      </w:pPr>
      <w:bookmarkStart w:id="204" w:name="92_Gao_Ling_Fang_Zhan_Huan_Zhe_K"/>
      <w:bookmarkStart w:id="205" w:name="Top_of_txt098_html"/>
      <w:r>
        <w:t xml:space="preserve">92 </w:t>
      </w:r>
      <w:r>
        <w:t>高龄房颤患者可以做手术吗？</w:t>
      </w:r>
      <w:bookmarkEnd w:id="204"/>
      <w:bookmarkEnd w:id="205"/>
    </w:p>
    <w:p w14:paraId="54DE7280" w14:textId="77777777" w:rsidR="006753D1" w:rsidRDefault="002F4AEE">
      <w:pPr>
        <w:spacing w:before="120" w:after="120"/>
        <w:ind w:firstLine="480"/>
      </w:pPr>
      <w:r>
        <w:t>高龄房颤患者可以做手术。</w:t>
      </w:r>
    </w:p>
    <w:p w14:paraId="54DE7281" w14:textId="77777777" w:rsidR="006753D1" w:rsidRDefault="002F4AEE">
      <w:pPr>
        <w:spacing w:before="120" w:after="120"/>
        <w:ind w:firstLine="480"/>
      </w:pPr>
      <w:r>
        <w:t>房颤是一种增龄性疾病。随着年龄的增长，即使在无心血管基础疾病的人群中，房颤的发生率也在增加。普通人群房颤的发病率只有</w:t>
      </w:r>
      <w:r>
        <w:t>0.6%</w:t>
      </w:r>
      <w:r>
        <w:t>，</w:t>
      </w:r>
      <w:r>
        <w:t>65</w:t>
      </w:r>
      <w:r>
        <w:t>岁以下人群的发病率约</w:t>
      </w:r>
      <w:r>
        <w:t>1.9%</w:t>
      </w:r>
      <w:r>
        <w:t>，</w:t>
      </w:r>
      <w:r>
        <w:t>65</w:t>
      </w:r>
      <w:r>
        <w:t>岁以上人群的发病率约</w:t>
      </w:r>
      <w:r>
        <w:t>5%</w:t>
      </w:r>
      <w:r>
        <w:t>。当年龄超过</w:t>
      </w:r>
      <w:r>
        <w:t>80</w:t>
      </w:r>
      <w:r>
        <w:t>岁时，房颤的发病率则可达</w:t>
      </w:r>
      <w:r>
        <w:t>8%</w:t>
      </w:r>
      <w:r>
        <w:t>～</w:t>
      </w:r>
      <w:r>
        <w:t>10%</w:t>
      </w:r>
      <w:r>
        <w:t>。因此，房颤的主要患者人群是老年人。</w:t>
      </w:r>
    </w:p>
    <w:p w14:paraId="54DE7282" w14:textId="77777777" w:rsidR="006753D1" w:rsidRDefault="002F4AEE">
      <w:pPr>
        <w:spacing w:before="120" w:after="120"/>
        <w:ind w:firstLine="480"/>
      </w:pPr>
      <w:r>
        <w:t>研究表明，非瓣膜性房颤患者发生脑卒中是同年龄组无房颤患者的</w:t>
      </w:r>
      <w:r>
        <w:t>5.6</w:t>
      </w:r>
      <w:r>
        <w:t>～</w:t>
      </w:r>
      <w:r>
        <w:t>7.1</w:t>
      </w:r>
      <w:r>
        <w:t>倍。并发脑卒中的比例在高龄房颤患者中尤为突出，</w:t>
      </w:r>
      <w:r>
        <w:t>70</w:t>
      </w:r>
      <w:r>
        <w:t>岁房颤住院患者中为</w:t>
      </w:r>
      <w:r>
        <w:t>24.80%</w:t>
      </w:r>
      <w:r>
        <w:t>；</w:t>
      </w:r>
      <w:r>
        <w:t>80</w:t>
      </w:r>
      <w:r>
        <w:t>岁以上患者达</w:t>
      </w:r>
      <w:r>
        <w:t>32.86%</w:t>
      </w:r>
      <w:r>
        <w:t>，</w:t>
      </w:r>
      <w:r>
        <w:t>30</w:t>
      </w:r>
      <w:r>
        <w:t>天病死率高达</w:t>
      </w:r>
      <w:r>
        <w:t>24%</w:t>
      </w:r>
      <w:r>
        <w:t>，幸存者多留下残疾。可见，房颤严重影响高龄患者的预后。对适合转律的房颤患者原则上均应争取转复为窦性心律，对高龄房颤患者的意义可能更大。同时，也要重视高龄患者自身的病理生理特征，详细的检查和更加充分的术前准备十分必要。</w:t>
      </w:r>
    </w:p>
    <w:p w14:paraId="54DE7283" w14:textId="77777777" w:rsidR="006753D1" w:rsidRDefault="002F4AEE">
      <w:pPr>
        <w:pStyle w:val="Para01"/>
        <w:pageBreakBefore/>
        <w:spacing w:before="240" w:after="240"/>
        <w:rPr>
          <w:rFonts w:hint="eastAsia"/>
        </w:rPr>
      </w:pPr>
      <w:bookmarkStart w:id="206" w:name="93_Fang_Zhan_He_Bing_Xian_Tian_X"/>
      <w:bookmarkStart w:id="207" w:name="Top_of_txt099_html"/>
      <w:r>
        <w:t xml:space="preserve">93 </w:t>
      </w:r>
      <w:r>
        <w:t>房颤合并先天性心脏病如何处理？</w:t>
      </w:r>
      <w:bookmarkEnd w:id="206"/>
      <w:bookmarkEnd w:id="207"/>
    </w:p>
    <w:p w14:paraId="54DE7284" w14:textId="77777777" w:rsidR="006753D1" w:rsidRDefault="002F4AEE">
      <w:pPr>
        <w:spacing w:before="120" w:after="120"/>
        <w:ind w:firstLine="480"/>
      </w:pPr>
      <w:r>
        <w:t>房颤是先天性心脏病最常并发的心律失常。对于先天性心脏病的治疗目前主要有外科手术和介入治疗两种方法，因此，对于房颤合并先天性心脏病的治疗可分为两类。</w:t>
      </w:r>
    </w:p>
    <w:p w14:paraId="54DE7285" w14:textId="77777777" w:rsidR="006753D1" w:rsidRDefault="002F4AEE">
      <w:pPr>
        <w:spacing w:before="120" w:after="120"/>
        <w:ind w:firstLine="480"/>
      </w:pPr>
      <w:r>
        <w:t>1</w:t>
      </w:r>
      <w:r>
        <w:t>）需要外科手术干预的先天性心脏病</w:t>
      </w:r>
    </w:p>
    <w:p w14:paraId="54DE7286" w14:textId="77777777" w:rsidR="006753D1" w:rsidRDefault="002F4AEE">
      <w:pPr>
        <w:spacing w:before="120" w:after="120"/>
        <w:ind w:firstLine="480"/>
      </w:pPr>
      <w:r>
        <w:t>这类先天性心脏病大都是复杂先天性心脏病或者是简单先天性心脏病合并瓣膜病或其他问题，大都需要在体外循环下进行外科手术。房颤问题也可以在体外循环下进行标准的迷宫</w:t>
      </w:r>
      <w:r>
        <w:t>Ⅳ</w:t>
      </w:r>
      <w:r>
        <w:t>型手术。先天性心脏病矫治同期行迷宫</w:t>
      </w:r>
      <w:r>
        <w:t>Ⅳ</w:t>
      </w:r>
      <w:r>
        <w:t>型手术具有良好的手术效果；</w:t>
      </w:r>
    </w:p>
    <w:p w14:paraId="54DE7287" w14:textId="77777777" w:rsidR="006753D1" w:rsidRDefault="002F4AEE">
      <w:pPr>
        <w:spacing w:before="120" w:after="120"/>
        <w:ind w:firstLine="480"/>
      </w:pPr>
      <w:r>
        <w:t>2</w:t>
      </w:r>
      <w:r>
        <w:t>）可以行介入治疗的先天性心脏病</w:t>
      </w:r>
    </w:p>
    <w:p w14:paraId="54DE7288" w14:textId="77777777" w:rsidR="006753D1" w:rsidRDefault="002F4AEE">
      <w:pPr>
        <w:spacing w:before="120" w:after="120"/>
        <w:ind w:firstLine="480"/>
      </w:pPr>
      <w:r>
        <w:t>这类先天性心脏病主要包括房间隔缺损、动脉导管未闭以及部分室间隔缺损等疾病。患者在行介入治疗后可以通过微创外科房颤消融手术或者导管消融术完成房颤的治疗。</w:t>
      </w:r>
    </w:p>
    <w:p w14:paraId="54DE7289" w14:textId="77777777" w:rsidR="006753D1" w:rsidRDefault="002F4AEE">
      <w:pPr>
        <w:pStyle w:val="Para01"/>
        <w:pageBreakBefore/>
        <w:spacing w:before="240" w:after="240"/>
        <w:rPr>
          <w:rFonts w:hint="eastAsia"/>
        </w:rPr>
      </w:pPr>
      <w:bookmarkStart w:id="208" w:name="Top_of_txt100_html"/>
      <w:bookmarkStart w:id="209" w:name="94_Fang_Jian_Ge_Que_Sun_He_Bing"/>
      <w:r>
        <w:t xml:space="preserve">94 </w:t>
      </w:r>
      <w:r>
        <w:t>房间隔缺损合并房颤可以同期做微创手术吗？</w:t>
      </w:r>
      <w:bookmarkEnd w:id="208"/>
      <w:bookmarkEnd w:id="209"/>
    </w:p>
    <w:p w14:paraId="54DE728A" w14:textId="77777777" w:rsidR="006753D1" w:rsidRDefault="002F4AEE">
      <w:pPr>
        <w:spacing w:before="120" w:after="120"/>
        <w:ind w:firstLine="480"/>
      </w:pPr>
      <w:r>
        <w:t>房间隔缺损是最常见的先天性心脏病之一，占先天性心脏病的</w:t>
      </w:r>
      <w:r>
        <w:t>5%</w:t>
      </w:r>
      <w:r>
        <w:t>～</w:t>
      </w:r>
      <w:r>
        <w:t>10%</w:t>
      </w:r>
      <w:r>
        <w:t>。房颤是房间隔缺损最常并发的心律失常之一，成人房间隔缺损由于病程长、分流量大，房颤的发生率很高，且随着年龄的增长发病率有逐渐增加的趋势。</w:t>
      </w:r>
    </w:p>
    <w:p w14:paraId="54DE728B" w14:textId="77777777" w:rsidR="006753D1" w:rsidRDefault="002F4AEE">
      <w:pPr>
        <w:spacing w:before="120" w:after="120"/>
        <w:ind w:firstLine="480"/>
      </w:pPr>
      <w:r>
        <w:t>房间隔缺损合并房颤患者可在全麻体外循环心脏停搏下，经微创右胸切口（右胸前外侧第</w:t>
      </w:r>
      <w:r>
        <w:t>4</w:t>
      </w:r>
      <w:r>
        <w:t>肋间切口）同期采用双极射频消融钳行标准的迷宫</w:t>
      </w:r>
      <w:r>
        <w:t>Ⅳ</w:t>
      </w:r>
      <w:r>
        <w:t>型手术（上海梅举方法）及房间隔缺损修补术。若房间隔缺损直径＜</w:t>
      </w:r>
      <w:r>
        <w:t>2</w:t>
      </w:r>
      <w:r>
        <w:t>厘米，多采用直接缝合法；若房缺直径</w:t>
      </w:r>
      <w:r>
        <w:t>≥2</w:t>
      </w:r>
      <w:r>
        <w:t>厘米，多采用自体心包补片修补房缺；若存在轻中度以上二、三尖瓣关闭不全，术中常规行二、三尖瓣成形术。</w:t>
      </w:r>
    </w:p>
    <w:p w14:paraId="54DE728C" w14:textId="77777777" w:rsidR="006753D1" w:rsidRDefault="002F4AEE">
      <w:pPr>
        <w:pStyle w:val="Para01"/>
        <w:pageBreakBefore/>
        <w:spacing w:before="240" w:after="240"/>
        <w:rPr>
          <w:rFonts w:hint="eastAsia"/>
        </w:rPr>
      </w:pPr>
      <w:bookmarkStart w:id="210" w:name="95_Fang_Zhan_He_Bing_Guan_Xin_Bi"/>
      <w:bookmarkStart w:id="211" w:name="Top_of_txt101_html"/>
      <w:r>
        <w:t xml:space="preserve">95 </w:t>
      </w:r>
      <w:r>
        <w:t>房颤合并冠心病如何处理？</w:t>
      </w:r>
      <w:bookmarkEnd w:id="210"/>
      <w:bookmarkEnd w:id="211"/>
    </w:p>
    <w:p w14:paraId="54DE728D" w14:textId="77777777" w:rsidR="006753D1" w:rsidRDefault="002F4AEE">
      <w:pPr>
        <w:spacing w:before="120" w:after="120"/>
        <w:ind w:firstLine="480"/>
      </w:pPr>
      <w:r>
        <w:t>欧洲心脏病学会</w:t>
      </w:r>
      <w:r>
        <w:t>2014</w:t>
      </w:r>
      <w:r>
        <w:t>年会发表的一项研究表明，每</w:t>
      </w:r>
      <w:r>
        <w:t>5</w:t>
      </w:r>
      <w:r>
        <w:t>例门诊就医的稳定型冠心病患者中就有</w:t>
      </w:r>
      <w:r>
        <w:t>1</w:t>
      </w:r>
      <w:r>
        <w:t>例房颤，其中高龄、有较长冠心病史和并发心衰者房颤患病率加倍。由此可以看出，冠心病与房颤的发生密切相关。</w:t>
      </w:r>
    </w:p>
    <w:p w14:paraId="54DE728E" w14:textId="77777777" w:rsidR="006753D1" w:rsidRDefault="002F4AEE">
      <w:pPr>
        <w:spacing w:before="120" w:after="120"/>
        <w:ind w:firstLine="480"/>
      </w:pPr>
      <w:r>
        <w:t>房颤和冠心病虽然都属于心脏病，却是两种不同类型的心脏病，其危害也不一样。房颤最严重的危害是血栓形成和栓塞，脱落后容易导致脑卒中。而冠心病则最容易出现心绞痛或心肌梗死。房颤和冠心病如同一栋房子的水路和电路，如果两者同时存在，可以在医生评估后，判断哪个病情更重，优先治疗，然后再治疗另一种疾病。</w:t>
      </w:r>
    </w:p>
    <w:p w14:paraId="54DE728F" w14:textId="77777777" w:rsidR="006753D1" w:rsidRDefault="002F4AEE">
      <w:pPr>
        <w:spacing w:before="120" w:after="120"/>
        <w:ind w:firstLine="480"/>
      </w:pPr>
      <w:r>
        <w:t>冠心病患者长期心肌缺血，对心房产生影响并至心房扩大，心房内结构发生变化。在房颤患者中，约</w:t>
      </w:r>
      <w:r>
        <w:t>1/3</w:t>
      </w:r>
      <w:r>
        <w:t>的患者合并冠心病。房颤和冠心病会互相影响，且加重病情的恶化。流行病学数据显示，合并冠心病的房颤患者主要复合终点（包括全因死亡率、心肌梗死、脑卒中和出血）风险均明显高于非房颤患者。</w:t>
      </w:r>
    </w:p>
    <w:p w14:paraId="54DE7290" w14:textId="77777777" w:rsidR="006753D1" w:rsidRDefault="002F4AEE">
      <w:pPr>
        <w:spacing w:before="120" w:after="120"/>
        <w:ind w:firstLine="480"/>
      </w:pPr>
      <w:r>
        <w:t>房颤合并冠心病患者，需明确诊断冠心病并进行相应处理后再进行房颤治疗。冠心病的诊断可根据患者的症状、心电图、血液心肌酶学检查、运动平板试验、冠状动脉造影等明确诊断，其中冠状动脉造影为冠心病诊断的</w:t>
      </w:r>
      <w:r>
        <w:t>“</w:t>
      </w:r>
      <w:r>
        <w:t>金标准</w:t>
      </w:r>
      <w:r>
        <w:t>”</w:t>
      </w:r>
      <w:r>
        <w:t>，依据冠状动脉造影的检查结果给予相应的治疗，包括药物治疗、经皮冠脉介入术和冠状动脉搭桥术等。如果需要行冠状动脉搭桥术的患者，可以在手术同期行外科迷宫手术并切除左心耳。</w:t>
      </w:r>
    </w:p>
    <w:p w14:paraId="54DE7291" w14:textId="77777777" w:rsidR="006753D1" w:rsidRDefault="002F4AEE">
      <w:pPr>
        <w:spacing w:before="120" w:after="120"/>
        <w:ind w:firstLine="480"/>
      </w:pPr>
      <w:r>
        <w:t>如果是药物治疗或者经皮冠脉介入术后的患者，可以在冠状动脉情况稳定后行房颤射频消融术。</w:t>
      </w:r>
    </w:p>
    <w:p w14:paraId="54DE7292" w14:textId="77777777" w:rsidR="006753D1" w:rsidRDefault="002F4AEE">
      <w:pPr>
        <w:pStyle w:val="Para01"/>
        <w:pageBreakBefore/>
        <w:spacing w:before="240" w:after="240"/>
        <w:rPr>
          <w:rFonts w:hint="eastAsia"/>
        </w:rPr>
      </w:pPr>
      <w:bookmarkStart w:id="212" w:name="Top_of_txt102_html"/>
      <w:bookmarkStart w:id="213" w:name="96_Ru_He_Zai_Fei_Ti_Wai_Xun_Huan"/>
      <w:r>
        <w:t xml:space="preserve">96 </w:t>
      </w:r>
      <w:r>
        <w:t>如何在非体外循环下完成冠状动脉搭桥术联合房颤射频消融术？</w:t>
      </w:r>
      <w:bookmarkEnd w:id="212"/>
      <w:bookmarkEnd w:id="213"/>
    </w:p>
    <w:p w14:paraId="54DE7293" w14:textId="77777777" w:rsidR="006753D1" w:rsidRDefault="002F4AEE">
      <w:pPr>
        <w:spacing w:before="120" w:after="120"/>
        <w:ind w:firstLine="480"/>
      </w:pPr>
      <w:r>
        <w:t>2014</w:t>
      </w:r>
      <w:r>
        <w:t>年，上海交通大学医学院附属新华医院梅举教授等对非体外循环下心外膜房颤射频消融联合左心房冠状动脉搭桥术进行了改良（图</w:t>
      </w:r>
      <w:r>
        <w:t>5</w:t>
      </w:r>
      <w:r>
        <w:t>）：在非体外循环下，心脏跳动时同期完成了心外膜房颤消融手术及左心房冠状动脉搭桥术，同时避免了在心脏上做切口。仔细分离左右肺静脉周围、斜窦及横窦的左心房顶部的疏松组织之后，先用双极消融钳在右侧肺静脉前庭消融右肺静脉</w:t>
      </w:r>
      <w:r>
        <w:t>12</w:t>
      </w:r>
      <w:r>
        <w:t>次，同法完成左肺静脉前庭消融</w:t>
      </w:r>
      <w:r>
        <w:t>12</w:t>
      </w:r>
      <w:r>
        <w:t>次。再经心包横窦和左右两侧的上、下肺静脉之间插入双极钳，完成左心房顶部及左心房后壁的透壁消融线；然后，切除左心耳，作左心房顶部消融线到主动脉根部的</w:t>
      </w:r>
      <w:r>
        <w:t>Dallas</w:t>
      </w:r>
      <w:r>
        <w:t>消融线，以及左上肺静脉与左心耳切缘的消融线。最后，消融心外膜的自主神经丛和</w:t>
      </w:r>
      <w:r>
        <w:t>Marshall</w:t>
      </w:r>
      <w:r>
        <w:t>韧带。消融结束后，同期进行冠脉搭桥手术。这一改良方法使术者可以在直视下完成左心房顶部及左心房后壁消融，并可确认消融线的完整性，同时避免了术中切口心脏的操作，不仅减少了手术的创伤，而且降低了出血、血栓形成和空气栓塞的发生率。</w:t>
      </w:r>
    </w:p>
    <w:p w14:paraId="54DE7294" w14:textId="77777777" w:rsidR="006753D1" w:rsidRDefault="002F4AEE">
      <w:pPr>
        <w:pStyle w:val="Para03"/>
        <w:spacing w:before="240" w:after="240"/>
      </w:pPr>
      <w:r>
        <w:rPr>
          <w:noProof/>
        </w:rPr>
        <w:drawing>
          <wp:anchor distT="0" distB="0" distL="0" distR="0" simplePos="0" relativeHeight="251671552" behindDoc="0" locked="0" layoutInCell="1" allowOverlap="1" wp14:anchorId="54DE72C3" wp14:editId="54DE72C4">
            <wp:simplePos x="0" y="0"/>
            <wp:positionH relativeFrom="margin">
              <wp:align>center</wp:align>
            </wp:positionH>
            <wp:positionV relativeFrom="line">
              <wp:align>top</wp:align>
            </wp:positionV>
            <wp:extent cx="2603500" cy="2501900"/>
            <wp:effectExtent l="0" t="0" r="0" b="0"/>
            <wp:wrapTopAndBottom/>
            <wp:docPr id="13" name="txt102_1.jpg" descr="txt102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xt102_1.jpg" descr="txt102_1.jpg"/>
                    <pic:cNvPicPr/>
                  </pic:nvPicPr>
                  <pic:blipFill>
                    <a:blip r:embed="rId17"/>
                    <a:stretch>
                      <a:fillRect/>
                    </a:stretch>
                  </pic:blipFill>
                  <pic:spPr>
                    <a:xfrm>
                      <a:off x="0" y="0"/>
                      <a:ext cx="2603500" cy="2501900"/>
                    </a:xfrm>
                    <a:prstGeom prst="rect">
                      <a:avLst/>
                    </a:prstGeom>
                  </pic:spPr>
                </pic:pic>
              </a:graphicData>
            </a:graphic>
          </wp:anchor>
        </w:drawing>
      </w:r>
    </w:p>
    <w:p w14:paraId="54DE7295" w14:textId="77777777" w:rsidR="006753D1" w:rsidRDefault="002F4AEE">
      <w:pPr>
        <w:pStyle w:val="Para04"/>
        <w:spacing w:before="240" w:after="240"/>
      </w:pPr>
      <w:r>
        <w:t>图</w:t>
      </w:r>
      <w:r>
        <w:t xml:space="preserve">5 </w:t>
      </w:r>
      <w:r>
        <w:t>上海新华医院改良的非体外循环下冠状动脉搭桥合并心外膜房颤射频消融术</w:t>
      </w:r>
    </w:p>
    <w:p w14:paraId="54DE7296" w14:textId="77777777" w:rsidR="006753D1" w:rsidRDefault="002F4AEE">
      <w:pPr>
        <w:pStyle w:val="Para08"/>
        <w:spacing w:before="240" w:after="240"/>
      </w:pPr>
      <w:bookmarkStart w:id="214" w:name="image_144_560_1178_1239_1832"/>
      <w:r>
        <w:t>［注］</w:t>
      </w:r>
      <w:r>
        <w:t>a.</w:t>
      </w:r>
      <w:r>
        <w:t>左右肺静脉环状消融；</w:t>
      </w:r>
      <w:r>
        <w:t>b.</w:t>
      </w:r>
      <w:r>
        <w:t>以射频消融钳经心包横窦和左右的上、下肺静脉之间插入消融钳，行左心房顶部及左心房后壁消融；</w:t>
      </w:r>
      <w:r>
        <w:t>c.</w:t>
      </w:r>
      <w:r>
        <w:t>经升主动脉根部暴露左心房顶部及主动脉根部，以射频消融笔完成左心房顶部至主动脉根部间的消融线，即</w:t>
      </w:r>
      <w:r>
        <w:t>Dallas</w:t>
      </w:r>
      <w:r>
        <w:t>消融线；</w:t>
      </w:r>
      <w:r>
        <w:t>d.</w:t>
      </w:r>
      <w:r>
        <w:t>切除左心耳；</w:t>
      </w:r>
      <w:r>
        <w:t>e.</w:t>
      </w:r>
      <w:r>
        <w:t>以射频消融笔消融左心耳切缘至左上肺静脉消融连线</w:t>
      </w:r>
      <w:bookmarkEnd w:id="214"/>
    </w:p>
    <w:p w14:paraId="54DE7297" w14:textId="77777777" w:rsidR="006753D1" w:rsidRDefault="002F4AEE">
      <w:pPr>
        <w:pStyle w:val="Para01"/>
        <w:pageBreakBefore/>
        <w:spacing w:before="240" w:after="240"/>
        <w:rPr>
          <w:rFonts w:hint="eastAsia"/>
        </w:rPr>
      </w:pPr>
      <w:bookmarkStart w:id="215" w:name="97_Fang_Zhan_He_Bing_Xin_Zang_Ba"/>
      <w:bookmarkStart w:id="216" w:name="Top_of_txt103_html"/>
      <w:r>
        <w:t xml:space="preserve">97 </w:t>
      </w:r>
      <w:r>
        <w:t>房颤合并心脏瓣膜病如何处理？</w:t>
      </w:r>
      <w:bookmarkEnd w:id="215"/>
      <w:bookmarkEnd w:id="216"/>
    </w:p>
    <w:p w14:paraId="54DE7298" w14:textId="77777777" w:rsidR="006753D1" w:rsidRDefault="002F4AEE">
      <w:pPr>
        <w:spacing w:before="120" w:after="120"/>
        <w:ind w:firstLine="480"/>
      </w:pPr>
      <w:r>
        <w:t>房颤和心脏瓣膜病都是常见的心脏病。有研究表明，</w:t>
      </w:r>
      <w:r>
        <w:t>63.5%</w:t>
      </w:r>
      <w:r>
        <w:t>的房颤患者伴有瓣膜异常，包括轻度瓣膜异常。因为瓣膜病的程度各有不同，因此，对于房颤合并瓣膜病的患者，治疗方案也会有些区别。</w:t>
      </w:r>
    </w:p>
    <w:p w14:paraId="54DE7299" w14:textId="77777777" w:rsidR="006753D1" w:rsidRDefault="002F4AEE">
      <w:pPr>
        <w:spacing w:before="120" w:after="120"/>
        <w:ind w:firstLine="480"/>
      </w:pPr>
      <w:r>
        <w:t>房颤发作时，由于心脏的正常收缩节律丧失，可能导致瓣膜关闭不全。对于房颤合并轻度瓣膜关闭不全，尤其是二尖瓣或三尖瓣轻度关闭不全且瓣膜病非器质性病变者，以及心脏结构无较大改变者，单独行房颤治疗，使患者恢复正常的窦性心律，多数患者瓣膜反流也会消失。行梅氏房颤微创手术的患者，如术前合并轻度瓣膜反流，术后瓣膜反流均有不同程度好转，甚至完全消失。</w:t>
      </w:r>
    </w:p>
    <w:p w14:paraId="54DE729A" w14:textId="77777777" w:rsidR="006753D1" w:rsidRDefault="002F4AEE">
      <w:pPr>
        <w:spacing w:before="120" w:after="120"/>
        <w:ind w:firstLine="480"/>
      </w:pPr>
      <w:r>
        <w:t>如果房颤患者合并中重度瓣膜狭窄或反流，单纯行房颤治疗则不能改善瓣膜的情况。这类患者需要行瓣膜手术治疗，在瓣膜手术的同时行房颤迷宫手术，这样就能将房颤和瓣膜病一起解决。</w:t>
      </w:r>
    </w:p>
    <w:p w14:paraId="54DE729B" w14:textId="77777777" w:rsidR="006753D1" w:rsidRDefault="002F4AEE">
      <w:pPr>
        <w:pStyle w:val="Para01"/>
        <w:pageBreakBefore/>
        <w:spacing w:before="240" w:after="240"/>
        <w:rPr>
          <w:rFonts w:hint="eastAsia"/>
        </w:rPr>
      </w:pPr>
      <w:bookmarkStart w:id="217" w:name="98_Er_Jian_Ban_Bing_Bian_He_Bing"/>
      <w:bookmarkStart w:id="218" w:name="Top_of_txt104_html"/>
      <w:r>
        <w:t xml:space="preserve">98 </w:t>
      </w:r>
      <w:r>
        <w:t>二尖瓣病变合并房颤一起手术时能做微创吗？</w:t>
      </w:r>
      <w:bookmarkEnd w:id="217"/>
      <w:bookmarkEnd w:id="218"/>
    </w:p>
    <w:p w14:paraId="54DE729C" w14:textId="77777777" w:rsidR="006753D1" w:rsidRDefault="002F4AEE">
      <w:pPr>
        <w:spacing w:before="120" w:after="120"/>
        <w:ind w:firstLine="480"/>
      </w:pPr>
      <w:r>
        <w:t>高达</w:t>
      </w:r>
      <w:r>
        <w:t>80%</w:t>
      </w:r>
      <w:r>
        <w:t>的二尖瓣狭窄及全身性栓塞患者同时患有房颤，房颤患者的脑卒中风险是普通人群的</w:t>
      </w:r>
      <w:r>
        <w:t>6</w:t>
      </w:r>
      <w:r>
        <w:t>倍，而合并有二尖瓣狭窄的房颤患者，其脑卒中风险则提升至</w:t>
      </w:r>
      <w:r>
        <w:t>15</w:t>
      </w:r>
      <w:r>
        <w:t>倍。合并有二尖瓣狭窄的患者，栓塞事件复发率是所有房颤中风险最高的。有研究者认为，这可能与左心房低血流量有关。关于二尖瓣反流与血栓栓塞风险之间的研究结果各异。但二尖瓣反流时常与风湿性二尖瓣狭窄相伴，若同时伴发房颤，患者血栓栓塞风险将显著升高。</w:t>
      </w:r>
    </w:p>
    <w:p w14:paraId="54DE729D" w14:textId="77777777" w:rsidR="006753D1" w:rsidRDefault="002F4AEE">
      <w:pPr>
        <w:spacing w:before="120" w:after="120"/>
        <w:ind w:firstLine="480"/>
      </w:pPr>
      <w:r>
        <w:t>目前，无论是二尖瓣狭窄还是二尖瓣反流，或者二尖瓣狭窄伴反流，处理瓣膜病的主要方法还是外科手术治疗，并且二尖瓣手术大都可以通过微创切口进行，避免胸骨正中切口。这样既降低了手术创伤，避免了胸骨感染的可能，而且美观性更好。</w:t>
      </w:r>
    </w:p>
    <w:p w14:paraId="54DE729E" w14:textId="77777777" w:rsidR="006753D1" w:rsidRDefault="002F4AEE">
      <w:pPr>
        <w:spacing w:before="120" w:after="120"/>
        <w:ind w:firstLine="480"/>
      </w:pPr>
      <w:r>
        <w:t>但是，一旦要同期做二尖瓣手术和房颤消融术，大多数医院只能选择进行正中开胸的常规手术，这无疑增加了手术的创伤。因此，这类患者常常面临一个窘境：要么选择创伤（胸部正中切口），要么选择微创但治疗不完全（微创二尖瓣手术，但不能处理房颤）。</w:t>
      </w:r>
    </w:p>
    <w:p w14:paraId="54DE729F" w14:textId="77777777" w:rsidR="006753D1" w:rsidRDefault="002F4AEE">
      <w:pPr>
        <w:spacing w:before="120" w:after="120"/>
        <w:ind w:firstLine="480"/>
      </w:pPr>
      <w:r>
        <w:t>新华医院梅举主任在实践中创造出经右胸微创切口二尖瓣合并房颤的手术方式，在</w:t>
      </w:r>
      <w:r>
        <w:t>2015</w:t>
      </w:r>
      <w:r>
        <w:t>年国际微创心血管病年会报道时被命名为</w:t>
      </w:r>
      <w:r>
        <w:t>“Shanghai Meiju Method”</w:t>
      </w:r>
      <w:r>
        <w:t>（上海梅举方法），如梅氏房颤消融术一样获得极高的赞誉。这一手术方式通过微创切口完美地完成了二尖瓣成形</w:t>
      </w:r>
      <w:r>
        <w:t>/</w:t>
      </w:r>
      <w:r>
        <w:t>置换</w:t>
      </w:r>
      <w:r>
        <w:t>+</w:t>
      </w:r>
      <w:r>
        <w:t>房颤的迷宫</w:t>
      </w:r>
      <w:r>
        <w:t>Ⅳ</w:t>
      </w:r>
      <w:r>
        <w:t>型手术，在取得良好疗效的同时降低了手术创伤。</w:t>
      </w:r>
    </w:p>
    <w:p w14:paraId="54DE72A0" w14:textId="77777777" w:rsidR="006753D1" w:rsidRDefault="002F4AEE">
      <w:pPr>
        <w:pStyle w:val="Para01"/>
        <w:pageBreakBefore/>
        <w:spacing w:before="240" w:after="240"/>
        <w:rPr>
          <w:rFonts w:hint="eastAsia"/>
        </w:rPr>
      </w:pPr>
      <w:bookmarkStart w:id="219" w:name="Top_of_txt105_html"/>
      <w:bookmarkStart w:id="220" w:name="99_Kuo_Zhang_Xing_Xin_Ji_Bing_Hu"/>
      <w:r>
        <w:t xml:space="preserve">99 </w:t>
      </w:r>
      <w:r>
        <w:t>扩张性心肌病患者发生房颤时如何处理？</w:t>
      </w:r>
      <w:bookmarkEnd w:id="219"/>
      <w:bookmarkEnd w:id="220"/>
    </w:p>
    <w:p w14:paraId="54DE72A1" w14:textId="77777777" w:rsidR="006753D1" w:rsidRDefault="002F4AEE">
      <w:pPr>
        <w:spacing w:before="120" w:after="120"/>
        <w:ind w:firstLine="480"/>
      </w:pPr>
      <w:r>
        <w:t>扩张型心肌病心衰合并房颤是心血管疾病治疗中的一个难点，随着人口老龄化和其他心血管疾病的流行，心衰合并房颤的发生率会逐渐增加。尽管目前已经有导管消融、外科手术等多种方法治疗房颤，并且疗效不错。但规范化的药物治疗仍是改善扩张型心肌病心衰合并房颤患者症状和预后的基础，规范化的药物治疗包括血管紧张素转化酶抑制剂</w:t>
      </w:r>
      <w:r>
        <w:t>/</w:t>
      </w:r>
      <w:r>
        <w:t>血管紧张素</w:t>
      </w:r>
      <w:r>
        <w:t>Ⅱ</w:t>
      </w:r>
      <w:r>
        <w:t>受体阻滞剂（</w:t>
      </w:r>
      <w:r>
        <w:t>ACEI/ARB</w:t>
      </w:r>
      <w:r>
        <w:t>）、</w:t>
      </w:r>
      <w:r>
        <w:t>β</w:t>
      </w:r>
      <w:r>
        <w:t>受体阻滞剂以及抗凝治疗等。</w:t>
      </w:r>
    </w:p>
    <w:p w14:paraId="54DE72A2" w14:textId="77777777" w:rsidR="006753D1" w:rsidRDefault="002F4AEE">
      <w:pPr>
        <w:spacing w:before="120" w:after="120"/>
        <w:ind w:firstLine="480"/>
      </w:pPr>
      <w:r>
        <w:t>在房颤合并射血分数降低心衰的患者中，导管消融可能有助于降低病死率和再住院率，此次更新以</w:t>
      </w:r>
      <w:r>
        <w:t>Ⅱb</w:t>
      </w:r>
      <w:r>
        <w:t>类推荐增加了这一适应证。</w:t>
      </w:r>
    </w:p>
    <w:p w14:paraId="54DE72A3" w14:textId="77777777" w:rsidR="006753D1" w:rsidRDefault="002F4AEE">
      <w:pPr>
        <w:spacing w:before="120" w:after="120"/>
        <w:ind w:firstLine="480"/>
      </w:pPr>
      <w:r>
        <w:t>在结合药物治疗的基础上，对合并扩张型心肌病患者采用非药物治疗，包括导管消融或外科手术治疗，可以有效使房颤转复并维持窦性心律，明显改善心衰合并房颤患者的症状和心功能状况。由于这类患者的房颤类型多数为持续性，并常有多种合并症，在手术治疗前需要依据患者的病情制订详细的治疗方案，并给予相应详细的术前检查和准备，扩张性心肌病患者心衰的原因及程度、心脏大小、房颤持续时间、患者年龄以及是否合并其他疾病等都可能影响房颤的疗效，应综合评估手术风险及患者可能的获益。</w:t>
      </w:r>
    </w:p>
    <w:p w14:paraId="54DE72A4" w14:textId="77777777" w:rsidR="006753D1" w:rsidRDefault="002F4AEE">
      <w:pPr>
        <w:spacing w:before="120" w:after="120"/>
        <w:ind w:firstLine="480"/>
      </w:pPr>
      <w:r>
        <w:t>扩张型心肌病的房颤患者是血栓栓塞并发症的高危人群，应加强和规范围术期的抗凝治疗，防止并发症的发生。</w:t>
      </w:r>
    </w:p>
    <w:p w14:paraId="54DE72A5" w14:textId="77777777" w:rsidR="006753D1" w:rsidRDefault="002F4AEE">
      <w:pPr>
        <w:pStyle w:val="Para01"/>
        <w:pageBreakBefore/>
        <w:spacing w:before="240" w:after="240"/>
        <w:rPr>
          <w:rFonts w:hint="eastAsia"/>
        </w:rPr>
      </w:pPr>
      <w:bookmarkStart w:id="221" w:name="Top_of_txt106_html"/>
      <w:bookmarkStart w:id="222" w:name="100_Xin_Zang_Wai_Ke_Shou_Zhu_Hou"/>
      <w:r>
        <w:t xml:space="preserve">100 </w:t>
      </w:r>
      <w:r>
        <w:t>心脏外科手术后远期新发房颤该如何处理？</w:t>
      </w:r>
      <w:bookmarkEnd w:id="221"/>
      <w:bookmarkEnd w:id="222"/>
    </w:p>
    <w:p w14:paraId="54DE72A6" w14:textId="77777777" w:rsidR="006753D1" w:rsidRDefault="002F4AEE">
      <w:pPr>
        <w:spacing w:before="120" w:after="120"/>
        <w:ind w:firstLine="480"/>
      </w:pPr>
      <w:r>
        <w:t>新发房颤是心脏术后远期较常见的问题之一，发生率为</w:t>
      </w:r>
      <w:r>
        <w:t>20%</w:t>
      </w:r>
      <w:r>
        <w:t>～</w:t>
      </w:r>
      <w:r>
        <w:t>40%</w:t>
      </w:r>
      <w:r>
        <w:t>。术后房颤的主要治疗方式包括控制心室率、转复窦性心律和抗凝治疗。</w:t>
      </w:r>
    </w:p>
    <w:p w14:paraId="54DE72A7" w14:textId="77777777" w:rsidR="006753D1" w:rsidRDefault="002F4AEE">
      <w:pPr>
        <w:spacing w:before="120" w:after="120"/>
        <w:ind w:firstLine="480"/>
      </w:pPr>
      <w:r>
        <w:t>患者血流动力学不稳定时优先考虑转复窦性心律，但对于血流动力学稳定的术后房颤患者首选控制心室率还是转复窦性心律仍存在较大争议。支持优先控制心室率的学者认为抗心律失常药物不良反应较大，可能导致术后不良事件的发生，例如胺碘酮可引起窦性心动过缓、房室传导阻滞、甲状腺功能损伤等。支持优先转复窦性心律的学者则认为及早复律有利于恢复心脏功能，降低术后房颤的栓塞风险，减少抗凝药物的使用，缩短住院时长和降低花费。</w:t>
      </w:r>
    </w:p>
    <w:p w14:paraId="52D2A748" w14:textId="77777777" w:rsidR="002F4AEE" w:rsidRDefault="002F4AEE">
      <w:pPr>
        <w:spacing w:before="120" w:after="120"/>
        <w:ind w:firstLine="480"/>
      </w:pPr>
      <w:r>
        <w:t>对于不能耐受抗心律失常药、抗凝药或心脏功能受影响的患者，可考虑接受电复律治疗。如电复律无法转复窦性心律，可推荐选择房颤消融治疗，以免除服用药物，并有利于恢复心脏功能，同时降低血栓栓塞风险。</w:t>
      </w:r>
    </w:p>
    <w:p w14:paraId="194F8DF6" w14:textId="77777777" w:rsidR="002F4AEE" w:rsidRDefault="002F4AEE">
      <w:pPr>
        <w:spacing w:before="120" w:after="120"/>
        <w:ind w:firstLine="480"/>
      </w:pPr>
    </w:p>
    <w:p w14:paraId="7E460825" w14:textId="77777777" w:rsidR="002F4AEE" w:rsidRPr="002F4AEE" w:rsidRDefault="002F4AEE" w:rsidP="002F4AEE">
      <w:pPr>
        <w:pStyle w:val="EndNoteBibliography"/>
        <w:spacing w:before="120" w:after="120"/>
        <w:ind w:left="720" w:firstLine="480"/>
      </w:pPr>
      <w:r>
        <w:fldChar w:fldCharType="begin"/>
      </w:r>
      <w:r>
        <w:instrText xml:space="preserve"> ADDIN EN.REFLIST </w:instrText>
      </w:r>
      <w:r>
        <w:fldChar w:fldCharType="separate"/>
      </w:r>
      <w:r w:rsidRPr="002F4AEE">
        <w:rPr>
          <w:b/>
        </w:rPr>
        <w:t>1.</w:t>
      </w:r>
      <w:r w:rsidRPr="002F4AEE">
        <w:tab/>
      </w:r>
      <w:r w:rsidRPr="002F4AEE">
        <w:rPr>
          <w:rFonts w:ascii="宋体" w:eastAsia="宋体" w:hAnsi="宋体" w:cs="宋体" w:hint="eastAsia"/>
        </w:rPr>
        <w:t>梅举主编</w:t>
      </w:r>
      <w:r w:rsidRPr="002F4AEE">
        <w:t xml:space="preserve">. </w:t>
      </w:r>
      <w:r w:rsidRPr="002F4AEE">
        <w:rPr>
          <w:rFonts w:hint="eastAsia"/>
          <w:i/>
        </w:rPr>
        <w:t>心房颤动百问百答</w:t>
      </w:r>
      <w:r w:rsidRPr="002F4AEE">
        <w:t xml:space="preserve">. </w:t>
      </w:r>
      <w:r w:rsidRPr="002F4AEE">
        <w:rPr>
          <w:rFonts w:ascii="宋体" w:eastAsia="宋体" w:hAnsi="宋体" w:cs="宋体" w:hint="eastAsia"/>
        </w:rPr>
        <w:t>上海</w:t>
      </w:r>
      <w:r w:rsidRPr="002F4AEE">
        <w:t xml:space="preserve">: </w:t>
      </w:r>
      <w:r w:rsidRPr="002F4AEE">
        <w:rPr>
          <w:rFonts w:ascii="宋体" w:eastAsia="宋体" w:hAnsi="宋体" w:cs="宋体" w:hint="eastAsia"/>
        </w:rPr>
        <w:t>上海交通大学出版社</w:t>
      </w:r>
      <w:r w:rsidRPr="002F4AEE">
        <w:t>; 2021.</w:t>
      </w:r>
    </w:p>
    <w:p w14:paraId="54DE72A8" w14:textId="437F1B45" w:rsidR="006753D1" w:rsidRDefault="002F4AEE">
      <w:pPr>
        <w:spacing w:before="120" w:after="120"/>
        <w:ind w:firstLine="480"/>
      </w:pPr>
      <w:r>
        <w:fldChar w:fldCharType="end"/>
      </w:r>
    </w:p>
    <w:sectPr w:rsidR="006753D1">
      <w:headerReference w:type="even" r:id="rId18"/>
      <w:headerReference w:type="default" r:id="rId19"/>
      <w:footerReference w:type="even" r:id="rId20"/>
      <w:footerReference w:type="default" r:id="rId21"/>
      <w:headerReference w:type="first" r:id="rId22"/>
      <w:footerReference w:type="first" r:id="rId2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9C87254" w14:textId="77777777" w:rsidR="00146E7F" w:rsidRDefault="00146E7F" w:rsidP="00146E7F">
      <w:pPr>
        <w:spacing w:before="120" w:after="120" w:line="240" w:lineRule="auto"/>
        <w:ind w:firstLine="480"/>
      </w:pPr>
      <w:r>
        <w:separator/>
      </w:r>
    </w:p>
  </w:endnote>
  <w:endnote w:type="continuationSeparator" w:id="0">
    <w:p w14:paraId="79CAF131" w14:textId="77777777" w:rsidR="00146E7F" w:rsidRDefault="00146E7F" w:rsidP="00146E7F">
      <w:pPr>
        <w:spacing w:before="120" w:after="12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70178A" w14:textId="77777777" w:rsidR="00146E7F" w:rsidRDefault="00146E7F">
    <w:pPr>
      <w:pStyle w:val="a5"/>
      <w:spacing w:before="120" w:after="120"/>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B8668D" w14:textId="77777777" w:rsidR="00146E7F" w:rsidRDefault="00146E7F">
    <w:pPr>
      <w:pStyle w:val="a5"/>
      <w:spacing w:before="120" w:after="120"/>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919062" w14:textId="77777777" w:rsidR="00146E7F" w:rsidRDefault="00146E7F">
    <w:pPr>
      <w:pStyle w:val="a5"/>
      <w:spacing w:before="120" w:after="120"/>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F0F592C" w14:textId="77777777" w:rsidR="00146E7F" w:rsidRDefault="00146E7F" w:rsidP="00146E7F">
      <w:pPr>
        <w:spacing w:before="120" w:after="120" w:line="240" w:lineRule="auto"/>
        <w:ind w:firstLine="480"/>
      </w:pPr>
      <w:r>
        <w:separator/>
      </w:r>
    </w:p>
  </w:footnote>
  <w:footnote w:type="continuationSeparator" w:id="0">
    <w:p w14:paraId="48590930" w14:textId="77777777" w:rsidR="00146E7F" w:rsidRDefault="00146E7F" w:rsidP="00146E7F">
      <w:pPr>
        <w:spacing w:before="120" w:after="120"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9A0AFA" w14:textId="77777777" w:rsidR="00146E7F" w:rsidRDefault="00146E7F">
    <w:pPr>
      <w:pStyle w:val="a3"/>
      <w:spacing w:before="120" w:after="120"/>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56A973" w14:textId="77777777" w:rsidR="00146E7F" w:rsidRDefault="00146E7F">
    <w:pPr>
      <w:pStyle w:val="a3"/>
      <w:spacing w:before="120" w:after="120"/>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476FF5" w14:textId="77777777" w:rsidR="00146E7F" w:rsidRDefault="00146E7F">
    <w:pPr>
      <w:pStyle w:val="a3"/>
      <w:spacing w:before="120" w:after="120"/>
      <w:ind w:firstLine="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bordersDoNotSurroundHeader/>
  <w:bordersDoNotSurroundFooter/>
  <w:proofState w:spelling="clean" w:grammar="clean"/>
  <w:defaultTabStop w:val="4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Health Promoti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zrxpzfxmv55tbeva5dvz9e2pdwd5tv5za2r&quot;&gt;2024 Library&lt;record-ids&gt;&lt;item&gt;2645&lt;/item&gt;&lt;/record-ids&gt;&lt;/item&gt;&lt;/Libraries&gt;"/>
  </w:docVars>
  <w:rsids>
    <w:rsidRoot w:val="006753D1"/>
    <w:rsid w:val="00035BE1"/>
    <w:rsid w:val="00146E7F"/>
    <w:rsid w:val="002F4AEE"/>
    <w:rsid w:val="005744E9"/>
    <w:rsid w:val="006753D1"/>
    <w:rsid w:val="00A00A12"/>
    <w:rsid w:val="00AA730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4DE6F7D"/>
  <w15:docId w15:val="{B1EEE95F-9A6A-4D69-82B0-8AFBDE894B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zh" w:eastAsia="zh" w:bidi="zh"/>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spacing w:beforeLines="50" w:afterLines="50" w:line="300" w:lineRule="atLeast"/>
      <w:ind w:firstLineChars="200" w:firstLine="200"/>
      <w:jc w:val="both"/>
    </w:pPr>
    <w:rPr>
      <w:rFonts w:ascii="Times New Roman" w:eastAsia="Times New Roman" w:hAnsi="Times New Roman" w:cs="Times New Roman"/>
      <w:color w:val="000000"/>
      <w:sz w:val="24"/>
      <w:szCs w:val="24"/>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Para01">
    <w:name w:val="Para 01"/>
    <w:basedOn w:val="a"/>
    <w:qFormat/>
    <w:pPr>
      <w:spacing w:beforeLines="100" w:afterLines="100" w:line="527" w:lineRule="atLeast"/>
      <w:ind w:firstLineChars="0" w:firstLine="0"/>
      <w:jc w:val="center"/>
    </w:pPr>
    <w:rPr>
      <w:rFonts w:ascii="黑体" w:eastAsia="黑体" w:hAnsi="黑体" w:cs="黑体"/>
      <w:b/>
      <w:bCs/>
      <w:color w:val="C36500"/>
      <w:sz w:val="43"/>
      <w:szCs w:val="43"/>
    </w:rPr>
  </w:style>
  <w:style w:type="paragraph" w:customStyle="1" w:styleId="Para02">
    <w:name w:val="Para 02"/>
    <w:basedOn w:val="a"/>
    <w:qFormat/>
    <w:pPr>
      <w:spacing w:beforeLines="100" w:afterLines="100" w:line="324" w:lineRule="atLeast"/>
      <w:ind w:firstLineChars="0" w:firstLine="0"/>
    </w:pPr>
    <w:rPr>
      <w:color w:val="0000FF"/>
      <w:sz w:val="27"/>
      <w:szCs w:val="27"/>
    </w:rPr>
  </w:style>
  <w:style w:type="paragraph" w:customStyle="1" w:styleId="Para03">
    <w:name w:val="Para 03"/>
    <w:basedOn w:val="a"/>
    <w:qFormat/>
    <w:pPr>
      <w:spacing w:beforeLines="100" w:afterLines="100" w:line="288" w:lineRule="atLeast"/>
      <w:ind w:firstLineChars="0" w:firstLine="0"/>
      <w:jc w:val="center"/>
    </w:pPr>
  </w:style>
  <w:style w:type="paragraph" w:customStyle="1" w:styleId="Para04">
    <w:name w:val="Para 04"/>
    <w:basedOn w:val="a"/>
    <w:qFormat/>
    <w:pPr>
      <w:spacing w:beforeLines="100" w:afterLines="100" w:line="225" w:lineRule="atLeast"/>
      <w:ind w:firstLineChars="0" w:firstLine="0"/>
      <w:jc w:val="center"/>
    </w:pPr>
    <w:rPr>
      <w:sz w:val="18"/>
      <w:szCs w:val="18"/>
    </w:rPr>
  </w:style>
  <w:style w:type="paragraph" w:customStyle="1" w:styleId="Para05">
    <w:name w:val="Para 05"/>
    <w:basedOn w:val="a"/>
    <w:qFormat/>
    <w:pPr>
      <w:spacing w:beforeLines="100" w:afterLines="100" w:line="324" w:lineRule="atLeast"/>
      <w:ind w:firstLineChars="0" w:firstLine="0"/>
    </w:pPr>
    <w:rPr>
      <w:b/>
      <w:bCs/>
      <w:color w:val="0000FF"/>
      <w:sz w:val="27"/>
      <w:szCs w:val="27"/>
    </w:rPr>
  </w:style>
  <w:style w:type="paragraph" w:customStyle="1" w:styleId="Para06">
    <w:name w:val="Para 06"/>
    <w:basedOn w:val="a"/>
    <w:qFormat/>
    <w:pPr>
      <w:spacing w:beforeLines="100" w:afterLines="200" w:line="576" w:lineRule="atLeast"/>
      <w:ind w:firstLineChars="0" w:firstLine="0"/>
      <w:jc w:val="center"/>
    </w:pPr>
    <w:rPr>
      <w:rFonts w:ascii="黑体" w:eastAsia="黑体" w:hAnsi="黑体" w:cs="黑体"/>
      <w:color w:val="C36500"/>
      <w:sz w:val="48"/>
      <w:szCs w:val="48"/>
    </w:rPr>
  </w:style>
  <w:style w:type="paragraph" w:customStyle="1" w:styleId="Para07">
    <w:name w:val="Para 07"/>
    <w:basedOn w:val="a"/>
    <w:qFormat/>
    <w:pPr>
      <w:pBdr>
        <w:left w:val="none" w:sz="0" w:space="18" w:color="auto"/>
        <w:right w:val="none" w:sz="0" w:space="18" w:color="auto"/>
      </w:pBdr>
      <w:spacing w:line="225" w:lineRule="atLeast"/>
    </w:pPr>
    <w:rPr>
      <w:sz w:val="18"/>
      <w:szCs w:val="18"/>
    </w:rPr>
  </w:style>
  <w:style w:type="paragraph" w:customStyle="1" w:styleId="Para08">
    <w:name w:val="Para 08"/>
    <w:basedOn w:val="a"/>
    <w:qFormat/>
    <w:pPr>
      <w:spacing w:beforeLines="100" w:afterLines="100"/>
      <w:ind w:firstLineChars="0" w:firstLine="0"/>
      <w:jc w:val="center"/>
    </w:pPr>
  </w:style>
  <w:style w:type="paragraph" w:customStyle="1" w:styleId="Para09">
    <w:name w:val="Para 09"/>
    <w:basedOn w:val="a"/>
    <w:qFormat/>
    <w:pPr>
      <w:ind w:firstLineChars="0" w:firstLine="0"/>
      <w:jc w:val="right"/>
    </w:pPr>
  </w:style>
  <w:style w:type="paragraph" w:customStyle="1" w:styleId="Para10">
    <w:name w:val="Para 10"/>
    <w:basedOn w:val="a"/>
    <w:qFormat/>
    <w:pPr>
      <w:pBdr>
        <w:left w:val="none" w:sz="0" w:space="18" w:color="auto"/>
        <w:right w:val="none" w:sz="0" w:space="18" w:color="auto"/>
      </w:pBdr>
      <w:spacing w:line="225" w:lineRule="atLeast"/>
      <w:ind w:firstLineChars="0" w:firstLine="0"/>
      <w:jc w:val="right"/>
    </w:pPr>
    <w:rPr>
      <w:sz w:val="18"/>
      <w:szCs w:val="18"/>
    </w:rPr>
  </w:style>
  <w:style w:type="character" w:customStyle="1" w:styleId="0Text">
    <w:name w:val="0 Text"/>
    <w:rPr>
      <w:sz w:val="13"/>
      <w:szCs w:val="13"/>
      <w:vertAlign w:val="subscript"/>
    </w:rPr>
  </w:style>
  <w:style w:type="character" w:customStyle="1" w:styleId="1Text">
    <w:name w:val="1 Text"/>
    <w:rPr>
      <w:sz w:val="13"/>
      <w:szCs w:val="13"/>
      <w:vertAlign w:val="superscript"/>
    </w:rPr>
  </w:style>
  <w:style w:type="character" w:customStyle="1" w:styleId="2Text">
    <w:name w:val="2 Text"/>
    <w:rPr>
      <w:sz w:val="18"/>
      <w:szCs w:val="18"/>
      <w:vertAlign w:val="subscript"/>
    </w:rPr>
  </w:style>
  <w:style w:type="character" w:customStyle="1" w:styleId="3Text">
    <w:name w:val="3 Text"/>
    <w:rPr>
      <w:sz w:val="10"/>
      <w:szCs w:val="10"/>
      <w:vertAlign w:val="subscript"/>
    </w:rPr>
  </w:style>
  <w:style w:type="character" w:customStyle="1" w:styleId="4Text">
    <w:name w:val="4 Text"/>
    <w:rPr>
      <w:sz w:val="27"/>
      <w:szCs w:val="27"/>
      <w:vertAlign w:val="subscript"/>
    </w:rPr>
  </w:style>
  <w:style w:type="paragraph" w:styleId="a3">
    <w:name w:val="header"/>
    <w:basedOn w:val="a"/>
    <w:link w:val="a4"/>
    <w:uiPriority w:val="99"/>
    <w:unhideWhenUsed/>
    <w:rsid w:val="00146E7F"/>
    <w:pPr>
      <w:tabs>
        <w:tab w:val="center" w:pos="4153"/>
        <w:tab w:val="right" w:pos="8306"/>
      </w:tabs>
      <w:snapToGrid w:val="0"/>
      <w:spacing w:line="240" w:lineRule="atLeast"/>
      <w:jc w:val="center"/>
    </w:pPr>
    <w:rPr>
      <w:sz w:val="18"/>
      <w:szCs w:val="18"/>
    </w:rPr>
  </w:style>
  <w:style w:type="character" w:customStyle="1" w:styleId="a4">
    <w:name w:val="页眉 字符"/>
    <w:basedOn w:val="a0"/>
    <w:link w:val="a3"/>
    <w:uiPriority w:val="99"/>
    <w:rsid w:val="00146E7F"/>
    <w:rPr>
      <w:rFonts w:ascii="Times New Roman" w:eastAsia="Times New Roman" w:hAnsi="Times New Roman" w:cs="Times New Roman"/>
      <w:color w:val="000000"/>
      <w:sz w:val="18"/>
      <w:szCs w:val="18"/>
    </w:rPr>
  </w:style>
  <w:style w:type="paragraph" w:styleId="a5">
    <w:name w:val="footer"/>
    <w:basedOn w:val="a"/>
    <w:link w:val="a6"/>
    <w:uiPriority w:val="99"/>
    <w:unhideWhenUsed/>
    <w:rsid w:val="00146E7F"/>
    <w:pPr>
      <w:tabs>
        <w:tab w:val="center" w:pos="4153"/>
        <w:tab w:val="right" w:pos="8306"/>
      </w:tabs>
      <w:snapToGrid w:val="0"/>
      <w:spacing w:line="240" w:lineRule="atLeast"/>
      <w:jc w:val="left"/>
    </w:pPr>
    <w:rPr>
      <w:sz w:val="18"/>
      <w:szCs w:val="18"/>
    </w:rPr>
  </w:style>
  <w:style w:type="character" w:customStyle="1" w:styleId="a6">
    <w:name w:val="页脚 字符"/>
    <w:basedOn w:val="a0"/>
    <w:link w:val="a5"/>
    <w:uiPriority w:val="99"/>
    <w:rsid w:val="00146E7F"/>
    <w:rPr>
      <w:rFonts w:ascii="Times New Roman" w:eastAsia="Times New Roman" w:hAnsi="Times New Roman" w:cs="Times New Roman"/>
      <w:color w:val="000000"/>
      <w:sz w:val="18"/>
      <w:szCs w:val="18"/>
    </w:rPr>
  </w:style>
  <w:style w:type="paragraph" w:customStyle="1" w:styleId="EndNoteBibliographyTitle">
    <w:name w:val="EndNote Bibliography Title"/>
    <w:basedOn w:val="a"/>
    <w:link w:val="EndNoteBibliographyTitle0"/>
    <w:rsid w:val="002F4AEE"/>
    <w:pPr>
      <w:jc w:val="center"/>
    </w:pPr>
    <w:rPr>
      <w:noProof/>
    </w:rPr>
  </w:style>
  <w:style w:type="character" w:customStyle="1" w:styleId="EndNoteBibliographyTitle0">
    <w:name w:val="EndNote Bibliography Title 字符"/>
    <w:basedOn w:val="a0"/>
    <w:link w:val="EndNoteBibliographyTitle"/>
    <w:rsid w:val="002F4AEE"/>
    <w:rPr>
      <w:rFonts w:ascii="Times New Roman" w:eastAsia="Times New Roman" w:hAnsi="Times New Roman" w:cs="Times New Roman"/>
      <w:noProof/>
      <w:color w:val="000000"/>
      <w:sz w:val="24"/>
      <w:szCs w:val="24"/>
    </w:rPr>
  </w:style>
  <w:style w:type="paragraph" w:customStyle="1" w:styleId="EndNoteBibliography">
    <w:name w:val="EndNote Bibliography"/>
    <w:basedOn w:val="a"/>
    <w:link w:val="EndNoteBibliography0"/>
    <w:rsid w:val="002F4AEE"/>
    <w:pPr>
      <w:spacing w:line="240" w:lineRule="atLeast"/>
    </w:pPr>
    <w:rPr>
      <w:noProof/>
    </w:rPr>
  </w:style>
  <w:style w:type="character" w:customStyle="1" w:styleId="EndNoteBibliography0">
    <w:name w:val="EndNote Bibliography 字符"/>
    <w:basedOn w:val="a0"/>
    <w:link w:val="EndNoteBibliography"/>
    <w:rsid w:val="002F4AEE"/>
    <w:rPr>
      <w:rFonts w:ascii="Times New Roman" w:eastAsia="Times New Roman" w:hAnsi="Times New Roman" w:cs="Times New Roman"/>
      <w:noProof/>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jpeg"/><Relationship Id="rId18" Type="http://schemas.openxmlformats.org/officeDocument/2006/relationships/header" Target="header1.xml"/><Relationship Id="rId3" Type="http://schemas.openxmlformats.org/officeDocument/2006/relationships/settings" Target="settings.xml"/><Relationship Id="rId21" Type="http://schemas.openxmlformats.org/officeDocument/2006/relationships/footer" Target="footer2.xml"/><Relationship Id="rId7" Type="http://schemas.openxmlformats.org/officeDocument/2006/relationships/image" Target="media/image1.jpeg"/><Relationship Id="rId12" Type="http://schemas.openxmlformats.org/officeDocument/2006/relationships/image" Target="media/image6.jpeg"/><Relationship Id="rId17" Type="http://schemas.openxmlformats.org/officeDocument/2006/relationships/image" Target="media/image11.jpe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10.jpe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jpeg"/><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9.jpeg"/><Relationship Id="rId23" Type="http://schemas.openxmlformats.org/officeDocument/2006/relationships/footer" Target="footer3.xml"/><Relationship Id="rId10" Type="http://schemas.openxmlformats.org/officeDocument/2006/relationships/image" Target="media/image4.jpeg"/><Relationship Id="rId19"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jpeg"/><Relationship Id="rId22" Type="http://schemas.openxmlformats.org/officeDocument/2006/relationships/header" Target="header3.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36A45A-55D8-4240-97A9-942E8C792C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11</Pages>
  <Words>7820</Words>
  <Characters>44580</Characters>
  <Application>Microsoft Office Word</Application>
  <DocSecurity>0</DocSecurity>
  <Lines>371</Lines>
  <Paragraphs>104</Paragraphs>
  <ScaleCrop>false</ScaleCrop>
  <Company>上海交通大学出版社</Company>
  <LinksUpToDate>false</LinksUpToDate>
  <CharactersWithSpaces>522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心房颤动百问百答</dc:title>
  <dc:creator>梅举 主编</dc:creator>
  <cp:lastModifiedBy>佳琳 孟</cp:lastModifiedBy>
  <cp:revision>6</cp:revision>
  <dcterms:created xsi:type="dcterms:W3CDTF">2025-01-21T06:22:00Z</dcterms:created>
  <dcterms:modified xsi:type="dcterms:W3CDTF">2025-01-21T06:32:00Z</dcterms:modified>
  <dc:language>zh</dc:language>
</cp:coreProperties>
</file>